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00EAF" w14:textId="77777777" w:rsidR="005E51F3" w:rsidRDefault="005E51F3" w:rsidP="007E47D9">
      <w:pPr>
        <w:spacing w:line="480" w:lineRule="auto"/>
      </w:pPr>
      <w:r>
        <w:t>Management of young competitive athletes with cardiovascular conditions</w:t>
      </w:r>
    </w:p>
    <w:p w14:paraId="1F18DFF5" w14:textId="2A801C42" w:rsidR="005E51F3" w:rsidRDefault="005E51F3" w:rsidP="007E47D9">
      <w:pPr>
        <w:spacing w:line="480" w:lineRule="auto"/>
      </w:pPr>
      <w:r>
        <w:t xml:space="preserve">Andrew </w:t>
      </w:r>
      <w:proofErr w:type="spellStart"/>
      <w:r>
        <w:t>D’Silva</w:t>
      </w:r>
      <w:proofErr w:type="spellEnd"/>
      <w:r>
        <w:t xml:space="preserve"> </w:t>
      </w:r>
      <w:r w:rsidR="003367CD">
        <w:t xml:space="preserve">MBBS, </w:t>
      </w:r>
      <w:r>
        <w:t>BSc (</w:t>
      </w:r>
      <w:proofErr w:type="spellStart"/>
      <w:r>
        <w:t>Hons</w:t>
      </w:r>
      <w:proofErr w:type="spellEnd"/>
      <w:r>
        <w:t>), MRCP (UK), Sanjay Sharma</w:t>
      </w:r>
      <w:r w:rsidR="003367CD">
        <w:t>,</w:t>
      </w:r>
      <w:r>
        <w:t xml:space="preserve"> </w:t>
      </w:r>
      <w:proofErr w:type="spellStart"/>
      <w:r w:rsidR="003367CD">
        <w:t>MBChB</w:t>
      </w:r>
      <w:proofErr w:type="spellEnd"/>
      <w:r w:rsidR="003367CD">
        <w:t xml:space="preserve">, </w:t>
      </w:r>
      <w:r>
        <w:t>BSc (</w:t>
      </w:r>
      <w:proofErr w:type="spellStart"/>
      <w:r>
        <w:t>Hons</w:t>
      </w:r>
      <w:proofErr w:type="spellEnd"/>
      <w:r>
        <w:t>), MD, FRCP (UK), FESC</w:t>
      </w:r>
    </w:p>
    <w:p w14:paraId="18548443" w14:textId="77777777" w:rsidR="005E51F3" w:rsidRDefault="005E51F3" w:rsidP="007E47D9">
      <w:pPr>
        <w:spacing w:line="480" w:lineRule="auto"/>
      </w:pPr>
    </w:p>
    <w:p w14:paraId="7D62B209" w14:textId="77777777" w:rsidR="005E51F3" w:rsidRDefault="005E51F3" w:rsidP="007E47D9">
      <w:pPr>
        <w:spacing w:line="480" w:lineRule="auto"/>
      </w:pPr>
      <w:r>
        <w:t>St George’s University of London</w:t>
      </w:r>
    </w:p>
    <w:p w14:paraId="4E551036" w14:textId="77777777" w:rsidR="005E51F3" w:rsidRDefault="005E51F3" w:rsidP="007E47D9">
      <w:pPr>
        <w:spacing w:line="480" w:lineRule="auto"/>
      </w:pPr>
      <w:r>
        <w:t>St George’s University Hospital Foundation NHS Trust</w:t>
      </w:r>
    </w:p>
    <w:p w14:paraId="305BB4B8" w14:textId="77777777" w:rsidR="005E51F3" w:rsidRDefault="005E51F3" w:rsidP="007E47D9">
      <w:pPr>
        <w:spacing w:line="480" w:lineRule="auto"/>
      </w:pPr>
    </w:p>
    <w:p w14:paraId="4930CD29" w14:textId="77777777" w:rsidR="005E51F3" w:rsidRDefault="005E51F3" w:rsidP="007E47D9">
      <w:pPr>
        <w:spacing w:line="480" w:lineRule="auto"/>
      </w:pPr>
    </w:p>
    <w:p w14:paraId="703B8152" w14:textId="77777777" w:rsidR="005E51F3" w:rsidRDefault="005E51F3" w:rsidP="007E47D9">
      <w:pPr>
        <w:spacing w:line="480" w:lineRule="auto"/>
      </w:pPr>
    </w:p>
    <w:p w14:paraId="35DD286A" w14:textId="77777777" w:rsidR="005E51F3" w:rsidRDefault="005E51F3" w:rsidP="007E47D9">
      <w:pPr>
        <w:spacing w:line="480" w:lineRule="auto"/>
      </w:pPr>
    </w:p>
    <w:p w14:paraId="00644DA4" w14:textId="77777777" w:rsidR="005E51F3" w:rsidRDefault="005E51F3" w:rsidP="007E47D9">
      <w:pPr>
        <w:spacing w:line="480" w:lineRule="auto"/>
      </w:pPr>
    </w:p>
    <w:p w14:paraId="23034BF8" w14:textId="77777777" w:rsidR="005E51F3" w:rsidRDefault="005E51F3" w:rsidP="007E47D9">
      <w:pPr>
        <w:spacing w:line="480" w:lineRule="auto"/>
      </w:pPr>
      <w:r>
        <w:t>Address for correspondence</w:t>
      </w:r>
    </w:p>
    <w:p w14:paraId="50863632" w14:textId="77777777" w:rsidR="005E51F3" w:rsidRDefault="005E51F3" w:rsidP="007E47D9">
      <w:pPr>
        <w:spacing w:line="480" w:lineRule="auto"/>
      </w:pPr>
      <w:r>
        <w:t>Sanjay Sharma</w:t>
      </w:r>
    </w:p>
    <w:p w14:paraId="47DA00DE" w14:textId="77777777" w:rsidR="005E51F3" w:rsidRDefault="005E51F3" w:rsidP="007E47D9">
      <w:pPr>
        <w:spacing w:line="480" w:lineRule="auto"/>
      </w:pPr>
      <w:r>
        <w:t>Department of Cardiovascular and cell sciences</w:t>
      </w:r>
    </w:p>
    <w:p w14:paraId="11602349" w14:textId="77777777" w:rsidR="005E51F3" w:rsidRDefault="005E51F3" w:rsidP="007E47D9">
      <w:pPr>
        <w:spacing w:line="480" w:lineRule="auto"/>
      </w:pPr>
      <w:r>
        <w:t>St George’s University of London</w:t>
      </w:r>
    </w:p>
    <w:p w14:paraId="30366ACE" w14:textId="77777777" w:rsidR="005E51F3" w:rsidRDefault="005E51F3" w:rsidP="007E47D9">
      <w:pPr>
        <w:spacing w:line="480" w:lineRule="auto"/>
      </w:pPr>
      <w:r>
        <w:t>Cranmer Terrace</w:t>
      </w:r>
    </w:p>
    <w:p w14:paraId="32AC3F06" w14:textId="77777777" w:rsidR="005E51F3" w:rsidRDefault="005E51F3" w:rsidP="007E47D9">
      <w:pPr>
        <w:spacing w:line="480" w:lineRule="auto"/>
      </w:pPr>
      <w:r>
        <w:t>London.  SW17 ORE</w:t>
      </w:r>
    </w:p>
    <w:p w14:paraId="14FA8906" w14:textId="77777777" w:rsidR="005E51F3" w:rsidRDefault="005E51F3" w:rsidP="007E47D9">
      <w:pPr>
        <w:spacing w:line="480" w:lineRule="auto"/>
      </w:pPr>
    </w:p>
    <w:p w14:paraId="6A67555D" w14:textId="77777777" w:rsidR="005E51F3" w:rsidRDefault="005E51F3" w:rsidP="007E47D9">
      <w:pPr>
        <w:spacing w:line="480" w:lineRule="auto"/>
      </w:pPr>
      <w:proofErr w:type="gramStart"/>
      <w:r>
        <w:t>E mail</w:t>
      </w:r>
      <w:proofErr w:type="gramEnd"/>
      <w:r>
        <w:t>: sasharma@sgul.ac.uk</w:t>
      </w:r>
    </w:p>
    <w:p w14:paraId="1942B4BE" w14:textId="77777777" w:rsidR="005E51F3" w:rsidRDefault="005E51F3" w:rsidP="007E47D9">
      <w:pPr>
        <w:spacing w:line="480" w:lineRule="auto"/>
      </w:pPr>
    </w:p>
    <w:p w14:paraId="2F1C9C57" w14:textId="4ABB8958" w:rsidR="005E51F3" w:rsidRDefault="0093724A" w:rsidP="007E47D9">
      <w:pPr>
        <w:spacing w:line="480" w:lineRule="auto"/>
      </w:pPr>
      <w:r>
        <w:t>Words</w:t>
      </w:r>
      <w:r w:rsidR="003D52F6">
        <w:t xml:space="preserve"> </w:t>
      </w:r>
      <w:r w:rsidR="00BE341C">
        <w:t>3</w:t>
      </w:r>
      <w:r w:rsidR="00942C11">
        <w:t>4</w:t>
      </w:r>
      <w:r w:rsidR="00F94D83">
        <w:t>87</w:t>
      </w:r>
      <w:r w:rsidR="00346E8E">
        <w:t xml:space="preserve"> </w:t>
      </w:r>
      <w:r w:rsidR="00DD4AC2">
        <w:t>(3,500)</w:t>
      </w:r>
    </w:p>
    <w:p w14:paraId="77A67BBC" w14:textId="77777777" w:rsidR="005E51F3" w:rsidRDefault="005E51F3" w:rsidP="007E47D9">
      <w:pPr>
        <w:spacing w:line="480" w:lineRule="auto"/>
      </w:pPr>
    </w:p>
    <w:p w14:paraId="48E5DC19" w14:textId="77777777" w:rsidR="005E51F3" w:rsidRDefault="005E51F3" w:rsidP="007E47D9">
      <w:pPr>
        <w:spacing w:line="480" w:lineRule="auto"/>
      </w:pPr>
    </w:p>
    <w:p w14:paraId="35398E37" w14:textId="77777777" w:rsidR="005E51F3" w:rsidRDefault="005E51F3" w:rsidP="007E47D9">
      <w:pPr>
        <w:spacing w:line="480" w:lineRule="auto"/>
      </w:pPr>
    </w:p>
    <w:p w14:paraId="02B2F6ED" w14:textId="77777777" w:rsidR="007E47D9" w:rsidRDefault="007E47D9" w:rsidP="007E47D9">
      <w:pPr>
        <w:spacing w:line="480" w:lineRule="auto"/>
      </w:pPr>
    </w:p>
    <w:p w14:paraId="0F45A3FD" w14:textId="77777777" w:rsidR="00945DC0" w:rsidRDefault="00D41B2A" w:rsidP="007E47D9">
      <w:pPr>
        <w:spacing w:line="480" w:lineRule="auto"/>
      </w:pPr>
      <w:r>
        <w:lastRenderedPageBreak/>
        <w:t>Management of young competitive athletes with cardiovascular conditions</w:t>
      </w:r>
    </w:p>
    <w:p w14:paraId="7DB0CB3E" w14:textId="77777777" w:rsidR="00D41B2A" w:rsidRDefault="00D41B2A" w:rsidP="007E47D9">
      <w:pPr>
        <w:spacing w:line="480" w:lineRule="auto"/>
      </w:pPr>
    </w:p>
    <w:p w14:paraId="40045357" w14:textId="77777777" w:rsidR="00EE0A20" w:rsidRDefault="00EE0A20" w:rsidP="007E47D9">
      <w:pPr>
        <w:spacing w:line="480" w:lineRule="auto"/>
      </w:pPr>
    </w:p>
    <w:p w14:paraId="00FE079A" w14:textId="519B3289" w:rsidR="00EE0A20" w:rsidRPr="000E1AB3" w:rsidRDefault="00EE0A20" w:rsidP="007E47D9">
      <w:pPr>
        <w:spacing w:line="480" w:lineRule="auto"/>
        <w:rPr>
          <w:b/>
        </w:rPr>
      </w:pPr>
      <w:r w:rsidRPr="000E1AB3">
        <w:rPr>
          <w:b/>
        </w:rPr>
        <w:t>Learning Objectives</w:t>
      </w:r>
    </w:p>
    <w:p w14:paraId="2C764E00" w14:textId="77777777" w:rsidR="00EE0A20" w:rsidRDefault="00EE0A20" w:rsidP="007E47D9">
      <w:pPr>
        <w:spacing w:line="480" w:lineRule="auto"/>
      </w:pPr>
    </w:p>
    <w:p w14:paraId="49EEA39F" w14:textId="426F9DBD" w:rsidR="00EE0A20" w:rsidRDefault="000177C5" w:rsidP="007E47D9">
      <w:pPr>
        <w:spacing w:line="480" w:lineRule="auto"/>
      </w:pPr>
      <w:proofErr w:type="gramStart"/>
      <w:r>
        <w:t>To recognize contraindications to exercise/</w:t>
      </w:r>
      <w:r w:rsidR="00A14DF2">
        <w:t xml:space="preserve">sporting </w:t>
      </w:r>
      <w:r>
        <w:t>competition and the recommendations for professional sports participation.</w:t>
      </w:r>
      <w:proofErr w:type="gramEnd"/>
    </w:p>
    <w:p w14:paraId="1A67A188" w14:textId="13034989" w:rsidR="000177C5" w:rsidRDefault="000177C5" w:rsidP="007E47D9">
      <w:pPr>
        <w:spacing w:line="480" w:lineRule="auto"/>
      </w:pPr>
      <w:proofErr w:type="gramStart"/>
      <w:r>
        <w:t>To recognize the risk factors and mechanisms of sudden cardiac death during and after strenuous exercise.</w:t>
      </w:r>
      <w:proofErr w:type="gramEnd"/>
    </w:p>
    <w:p w14:paraId="78FAAEC1" w14:textId="55533CDE" w:rsidR="000177C5" w:rsidRDefault="000E11E3" w:rsidP="007E47D9">
      <w:pPr>
        <w:spacing w:line="480" w:lineRule="auto"/>
      </w:pPr>
      <w:r>
        <w:t>To appreciate the benefits of exercise training and safety issue</w:t>
      </w:r>
      <w:r w:rsidR="009F734A">
        <w:t>s</w:t>
      </w:r>
      <w:r>
        <w:t xml:space="preserve"> in exercise and sport. </w:t>
      </w:r>
    </w:p>
    <w:p w14:paraId="35979386" w14:textId="77777777" w:rsidR="000177C5" w:rsidRDefault="000177C5" w:rsidP="007E47D9">
      <w:pPr>
        <w:spacing w:line="480" w:lineRule="auto"/>
      </w:pPr>
    </w:p>
    <w:p w14:paraId="69C6EEF1" w14:textId="77777777" w:rsidR="00D41B2A" w:rsidRDefault="00D41B2A" w:rsidP="007E47D9">
      <w:pPr>
        <w:spacing w:line="480" w:lineRule="auto"/>
      </w:pPr>
    </w:p>
    <w:p w14:paraId="0FC980CD" w14:textId="77777777" w:rsidR="00D41B2A" w:rsidRDefault="00D41B2A" w:rsidP="007E47D9">
      <w:pPr>
        <w:spacing w:line="480" w:lineRule="auto"/>
        <w:rPr>
          <w:b/>
        </w:rPr>
      </w:pPr>
      <w:r w:rsidRPr="00921B67">
        <w:rPr>
          <w:b/>
        </w:rPr>
        <w:t>Introduction</w:t>
      </w:r>
    </w:p>
    <w:p w14:paraId="5C06DC48" w14:textId="77777777" w:rsidR="00921B67" w:rsidRPr="00921B67" w:rsidRDefault="00921B67" w:rsidP="007E47D9">
      <w:pPr>
        <w:spacing w:line="480" w:lineRule="auto"/>
        <w:rPr>
          <w:b/>
        </w:rPr>
      </w:pPr>
    </w:p>
    <w:p w14:paraId="402B9742" w14:textId="4B0EC50E" w:rsidR="005B7B0F" w:rsidRDefault="00D41B2A" w:rsidP="007E47D9">
      <w:pPr>
        <w:spacing w:line="480" w:lineRule="auto"/>
      </w:pPr>
      <w:r>
        <w:t xml:space="preserve">Physical activity has numerous substantial health benefits, including reduction in </w:t>
      </w:r>
      <w:r w:rsidR="00DC7DF2">
        <w:t>cardiovascular disease</w:t>
      </w:r>
      <w:r w:rsidR="00222D11">
        <w:fldChar w:fldCharType="begin">
          <w:fldData xml:space="preserve">PEVuZE5vdGU+PENpdGUgRXhjbHVkZVllYXI9IjEiPjxBdXRob3I+Tm9jb248L0F1dGhvcj48WWVh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</w:fldData>
        </w:fldChar>
      </w:r>
      <w:r w:rsidR="00222D11">
        <w:instrText xml:space="preserve"> ADDIN EN.CITE </w:instrText>
      </w:r>
      <w:r w:rsidR="00222D11">
        <w:fldChar w:fldCharType="begin">
          <w:fldData xml:space="preserve">PEVuZE5vdGU+PENpdGUgRXhjbHVkZVllYXI9IjEiPjxBdXRob3I+Tm9jb248L0F1dGhvcj48WWVh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</w:fldData>
        </w:fldChar>
      </w:r>
      <w:r w:rsidR="00222D11">
        <w:instrText xml:space="preserve"> ADDIN EN.CITE.DATA </w:instrText>
      </w:r>
      <w:r w:rsidR="00222D11">
        <w:fldChar w:fldCharType="end"/>
      </w:r>
      <w:r w:rsidR="00222D11">
        <w:fldChar w:fldCharType="separate"/>
      </w:r>
      <w:r w:rsidR="00222D11" w:rsidRPr="00222D11">
        <w:rPr>
          <w:noProof/>
          <w:vertAlign w:val="superscript"/>
        </w:rPr>
        <w:t>1</w:t>
      </w:r>
      <w:r w:rsidR="00222D11">
        <w:fldChar w:fldCharType="end"/>
      </w:r>
      <w:r>
        <w:t>, lower incidence of certain cancers</w:t>
      </w:r>
      <w:r w:rsidR="00222D11">
        <w:fldChar w:fldCharType="begin">
          <w:fldData xml:space="preserve">PEVuZE5vdGU+PENpdGUgRXhjbHVkZVllYXI9IjEiPjxBdXRob3I+TW9vcmU8L0F1dGhvcj48WWVh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</w:fldData>
        </w:fldChar>
      </w:r>
      <w:r w:rsidR="00222D11">
        <w:instrText xml:space="preserve"> ADDIN EN.CITE </w:instrText>
      </w:r>
      <w:r w:rsidR="00222D11">
        <w:fldChar w:fldCharType="begin">
          <w:fldData xml:space="preserve">PEVuZE5vdGU+PENpdGUgRXhjbHVkZVllYXI9IjEiPjxBdXRob3I+TW9vcmU8L0F1dGhvcj48WWVh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</w:fldData>
        </w:fldChar>
      </w:r>
      <w:r w:rsidR="00222D11">
        <w:instrText xml:space="preserve"> ADDIN EN.CITE.DATA </w:instrText>
      </w:r>
      <w:r w:rsidR="00222D11">
        <w:fldChar w:fldCharType="end"/>
      </w:r>
      <w:r w:rsidR="00222D11">
        <w:fldChar w:fldCharType="separate"/>
      </w:r>
      <w:r w:rsidR="00222D11" w:rsidRPr="00222D11">
        <w:rPr>
          <w:noProof/>
          <w:vertAlign w:val="superscript"/>
        </w:rPr>
        <w:t>2 3</w:t>
      </w:r>
      <w:r w:rsidR="00222D11">
        <w:fldChar w:fldCharType="end"/>
      </w:r>
      <w:r w:rsidR="00C851D4">
        <w:t>,</w:t>
      </w:r>
      <w:r>
        <w:t xml:space="preserve"> improved healthy ageing</w:t>
      </w:r>
      <w:r w:rsidR="00222D11">
        <w:fldChar w:fldCharType="begin"/>
      </w:r>
      <w:r w:rsidR="00222D11">
        <w:instrText xml:space="preserve"> ADDIN EN.CITE &lt;EndNote&gt;&lt;Cite ExcludeYear="1"&gt;&lt;Author&gt;Hamer&lt;/Author&gt;&lt;Year&gt;2014&lt;/Year&gt;&lt;IDText&gt;Taking up physical activity in later life and healthy ageing: the English longitudinal study of ageing&lt;/IDText&gt;&lt;DisplayText&gt;&lt;style face="superscript"&gt;4&lt;/style&gt;&lt;/DisplayText&gt;&lt;record&gt;&lt;dates&gt;&lt;pub-dates&gt;&lt;date&gt;Feb&lt;/date&gt;&lt;/pub-dates&gt;&lt;year&gt;2014&lt;/year&gt;&lt;/dates&gt;&lt;keywords&gt;&lt;keyword&gt;Aging&lt;/keyword&gt;&lt;keyword&gt;England&lt;/keyword&gt;&lt;keyword&gt;Exercise&lt;/keyword&gt;&lt;keyword&gt;Female&lt;/keyword&gt;&lt;keyword&gt;Humans&lt;/keyword&gt;&lt;keyword&gt;Life Style&lt;/keyword&gt;&lt;keyword&gt;Male&lt;/keyword&gt;&lt;keyword&gt;Mental Health&lt;/keyword&gt;&lt;keyword&gt;Middle Aged&lt;/keyword&gt;&lt;keyword&gt;Prognosis&lt;/keyword&gt;&lt;keyword&gt;Prospective Studies&lt;/keyword&gt;&lt;keyword&gt;Self Report&lt;/keyword&gt;&lt;/keywords&gt;&lt;urls&gt;&lt;related-urls&gt;&lt;url&gt;http://www.ncbi.nlm.nih.gov/pubmed/24276781&lt;/url&gt;&lt;/related-urls&gt;&lt;/urls&gt;&lt;isbn&gt;1473-0480&lt;/isbn&gt;&lt;custom2&gt;PMC3913225&lt;/custom2&gt;&lt;titles&gt;&lt;title&gt;Taking up physical activity in later life and healthy ageing: the English longitudinal study of ageing&lt;/title&gt;&lt;secondary-title&gt;Br J Sports Med&lt;/secondary-title&gt;&lt;/titles&gt;&lt;pages&gt;239-43&lt;/pages&gt;&lt;number&gt;3&lt;/number&gt;&lt;contributors&gt;&lt;authors&gt;&lt;author&gt;Hamer, M.&lt;/author&gt;&lt;author&gt;Lavoie, K. L.&lt;/author&gt;&lt;author&gt;Bacon, S. L.&lt;/author&gt;&lt;/authors&gt;&lt;/contributors&gt;&lt;language&gt;eng&lt;/language&gt;&lt;added-date format="utc"&gt;1464897855&lt;/added-date&gt;&lt;ref-type name="Journal Article"&gt;17&lt;/ref-type&gt;&lt;rec-number&gt;423&lt;/rec-number&gt;&lt;last-updated-date format="utc"&gt;1464897855&lt;/last-updated-date&gt;&lt;accession-num&gt;24276781&lt;/accession-num&gt;&lt;electronic-resource-num&gt;10.1136/bjsports-2013-092993&lt;/electronic-resource-num&gt;&lt;volume&gt;48&lt;/volume&gt;&lt;/record&gt;&lt;/Cite&gt;&lt;/EndNote&gt;</w:instrText>
      </w:r>
      <w:r w:rsidR="00222D11">
        <w:fldChar w:fldCharType="separate"/>
      </w:r>
      <w:r w:rsidR="00222D11" w:rsidRPr="00222D11">
        <w:rPr>
          <w:noProof/>
          <w:vertAlign w:val="superscript"/>
        </w:rPr>
        <w:t>4</w:t>
      </w:r>
      <w:r w:rsidR="00222D11">
        <w:fldChar w:fldCharType="end"/>
      </w:r>
      <w:r w:rsidR="00C851D4">
        <w:t xml:space="preserve"> and</w:t>
      </w:r>
      <w:r w:rsidR="00A14DF2">
        <w:t xml:space="preserve"> all cause mortality</w:t>
      </w:r>
      <w:r w:rsidR="00222D11">
        <w:fldChar w:fldCharType="begin">
          <w:fldData xml:space="preserve">PEVuZE5vdGU+PENpdGUgRXhjbHVkZVllYXI9IjEiPjxBdXRob3I+Tm9jb248L0F1dGhvcj48WWVh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</w:fldData>
        </w:fldChar>
      </w:r>
      <w:r w:rsidR="00222D11">
        <w:instrText xml:space="preserve"> ADDIN EN.CITE </w:instrText>
      </w:r>
      <w:r w:rsidR="00222D11">
        <w:fldChar w:fldCharType="begin">
          <w:fldData xml:space="preserve">PEVuZE5vdGU+PENpdGUgRXhjbHVkZVllYXI9IjEiPjxBdXRob3I+Tm9jb248L0F1dGhvcj48WWVh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</w:fldData>
        </w:fldChar>
      </w:r>
      <w:r w:rsidR="00222D11">
        <w:instrText xml:space="preserve"> ADDIN EN.CITE.DATA </w:instrText>
      </w:r>
      <w:r w:rsidR="00222D11">
        <w:fldChar w:fldCharType="end"/>
      </w:r>
      <w:r w:rsidR="00222D11">
        <w:fldChar w:fldCharType="separate"/>
      </w:r>
      <w:r w:rsidR="00222D11" w:rsidRPr="00222D11">
        <w:rPr>
          <w:noProof/>
          <w:vertAlign w:val="superscript"/>
        </w:rPr>
        <w:t>1</w:t>
      </w:r>
      <w:r w:rsidR="00222D11">
        <w:fldChar w:fldCharType="end"/>
      </w:r>
      <w:r>
        <w:t xml:space="preserve">. </w:t>
      </w:r>
      <w:r w:rsidR="00DC7DF2">
        <w:t>In this regard</w:t>
      </w:r>
      <w:r w:rsidR="007C6F14">
        <w:t>,</w:t>
      </w:r>
      <w:r w:rsidR="00DC7DF2">
        <w:t xml:space="preserve"> young competitive athletes epitomize the healthiest segment</w:t>
      </w:r>
      <w:r w:rsidR="00175DC6" w:rsidRPr="00821F9A">
        <w:t xml:space="preserve"> </w:t>
      </w:r>
      <w:r w:rsidR="00DC7DF2">
        <w:t>of society. These individuals regularly push their limits for club and country and are a source of inspiration and aspirati</w:t>
      </w:r>
      <w:r w:rsidR="00FD2E04">
        <w:t>on to our youth. Paradoxically</w:t>
      </w:r>
      <w:r w:rsidR="00DC7DF2">
        <w:t>, occasionally a young athlete may die suddenly during intensive exercise from a diverse spectrum of relatively rare inherited or congenital diseases</w:t>
      </w:r>
      <w:r w:rsidR="00B44D92">
        <w:fldChar w:fldCharType="begin">
          <w:fldData xml:space="preserve">PEVuZE5vdGU+PENpdGUgRXhjbHVkZVllYXI9IjEiPjxBdXRob3I+SGFybW9uPC9BdXRob3I+PFll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</w:fldData>
        </w:fldChar>
      </w:r>
      <w:r w:rsidR="00190AE3">
        <w:instrText xml:space="preserve"> ADDIN EN.CITE </w:instrText>
      </w:r>
      <w:r w:rsidR="00190AE3">
        <w:fldChar w:fldCharType="begin">
          <w:fldData xml:space="preserve">PEVuZE5vdGU+PENpdGUgRXhjbHVkZVllYXI9IjEiPjxBdXRob3I+SGFybW9uPC9BdXRob3I+PFll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</w:fldData>
        </w:fldChar>
      </w:r>
      <w:r w:rsidR="00190AE3">
        <w:instrText xml:space="preserve"> ADDIN EN.CITE.DATA </w:instrText>
      </w:r>
      <w:r w:rsidR="00190AE3">
        <w:fldChar w:fldCharType="end"/>
      </w:r>
      <w:r w:rsidR="00B44D92">
        <w:fldChar w:fldCharType="separate"/>
      </w:r>
      <w:r w:rsidR="00190AE3" w:rsidRPr="00190AE3">
        <w:rPr>
          <w:noProof/>
          <w:vertAlign w:val="superscript"/>
        </w:rPr>
        <w:t>5-7</w:t>
      </w:r>
      <w:r w:rsidR="00B44D92">
        <w:fldChar w:fldCharType="end"/>
      </w:r>
      <w:r w:rsidR="00DC7DF2">
        <w:t xml:space="preserve"> </w:t>
      </w:r>
      <w:r w:rsidR="004954BF">
        <w:t xml:space="preserve">ordinarily associated </w:t>
      </w:r>
      <w:r w:rsidR="00DC7DF2">
        <w:t xml:space="preserve">with a </w:t>
      </w:r>
      <w:r w:rsidR="00DC7DF2" w:rsidRPr="004954BF">
        <w:t>low adverse</w:t>
      </w:r>
      <w:r w:rsidR="00DC7DF2">
        <w:t xml:space="preserve"> event</w:t>
      </w:r>
      <w:r w:rsidR="004954BF">
        <w:t xml:space="preserve"> rate</w:t>
      </w:r>
      <w:r w:rsidR="00DC7DF2">
        <w:t>. Indeed</w:t>
      </w:r>
      <w:r w:rsidR="007C6F14">
        <w:t>,</w:t>
      </w:r>
      <w:r w:rsidR="00DC7DF2">
        <w:t xml:space="preserve"> athletes harboring </w:t>
      </w:r>
      <w:r w:rsidR="00175DC6" w:rsidRPr="00821F9A">
        <w:t xml:space="preserve">cardiovascular disease have an increased risk of </w:t>
      </w:r>
      <w:r w:rsidR="00175DC6" w:rsidRPr="00821F9A">
        <w:lastRenderedPageBreak/>
        <w:t>clinical deterioration and sudden cardiac death</w:t>
      </w:r>
      <w:r w:rsidR="0001461B">
        <w:t xml:space="preserve"> (SCD)</w:t>
      </w:r>
      <w:r w:rsidR="00175DC6" w:rsidRPr="00821F9A">
        <w:t xml:space="preserve"> in comparison to </w:t>
      </w:r>
      <w:r w:rsidR="00C41196">
        <w:t xml:space="preserve">sedentary </w:t>
      </w:r>
      <w:r w:rsidR="00175DC6" w:rsidRPr="00821F9A">
        <w:t>individual</w:t>
      </w:r>
      <w:r w:rsidR="00DC7DF2">
        <w:t>s with the same di</w:t>
      </w:r>
      <w:r w:rsidR="00821F9A" w:rsidRPr="00821F9A">
        <w:t>s</w:t>
      </w:r>
      <w:r w:rsidR="00DC7DF2">
        <w:t>ease</w:t>
      </w:r>
      <w:r w:rsidR="002078ED">
        <w:fldChar w:fldCharType="begin">
          <w:fldData xml:space="preserve">PEVuZE5vdGU+PENpdGUgRXhjbHVkZVllYXI9IjEiPjxBdXRob3I+Q29ycmFkbzwvQXV0aG9yPjxZ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</w:fldData>
        </w:fldChar>
      </w:r>
      <w:r w:rsidR="00190AE3">
        <w:instrText xml:space="preserve"> ADDIN EN.CITE </w:instrText>
      </w:r>
      <w:r w:rsidR="00190AE3">
        <w:fldChar w:fldCharType="begin">
          <w:fldData xml:space="preserve">PEVuZE5vdGU+PENpdGUgRXhjbHVkZVllYXI9IjEiPjxBdXRob3I+Q29ycmFkbzwvQXV0aG9yPjxZ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</w:fldData>
        </w:fldChar>
      </w:r>
      <w:r w:rsidR="00190AE3">
        <w:instrText xml:space="preserve"> ADDIN EN.CITE.DATA </w:instrText>
      </w:r>
      <w:r w:rsidR="00190AE3">
        <w:fldChar w:fldCharType="end"/>
      </w:r>
      <w:r w:rsidR="002078ED">
        <w:fldChar w:fldCharType="separate"/>
      </w:r>
      <w:r w:rsidR="00190AE3" w:rsidRPr="00190AE3">
        <w:rPr>
          <w:noProof/>
          <w:vertAlign w:val="superscript"/>
        </w:rPr>
        <w:t>8</w:t>
      </w:r>
      <w:r w:rsidR="002078ED">
        <w:fldChar w:fldCharType="end"/>
      </w:r>
      <w:r w:rsidR="00175DC6">
        <w:t>.</w:t>
      </w:r>
      <w:r w:rsidR="00821F9A">
        <w:t xml:space="preserve"> </w:t>
      </w:r>
    </w:p>
    <w:p w14:paraId="097C9AC5" w14:textId="77777777" w:rsidR="005B7B0F" w:rsidRDefault="005B7B0F" w:rsidP="007E47D9">
      <w:pPr>
        <w:spacing w:line="480" w:lineRule="auto"/>
      </w:pPr>
    </w:p>
    <w:p w14:paraId="088259E0" w14:textId="1BF4BD2E" w:rsidR="00894D7D" w:rsidRDefault="005B7B0F" w:rsidP="007E47D9">
      <w:pPr>
        <w:spacing w:line="480" w:lineRule="auto"/>
      </w:pPr>
      <w:r>
        <w:t>Although sudden death is rare</w:t>
      </w:r>
      <w:r w:rsidR="00F62F77">
        <w:t xml:space="preserve"> (approximately 1:50,000</w:t>
      </w:r>
      <w:r w:rsidR="00B44D92">
        <w:fldChar w:fldCharType="begin"/>
      </w:r>
      <w:r w:rsidR="00190AE3">
        <w:instrText xml:space="preserve"> ADDIN EN.CITE &lt;EndNote&gt;&lt;Cite ExcludeYear="1"&gt;&lt;Author&gt;Harmon&lt;/Author&gt;&lt;Year&gt;2014&lt;/Year&gt;&lt;IDText&gt;Incidence of sudden cardiac death in athletes: a state-of-the-art review&lt;/IDText&gt;&lt;DisplayText&gt;&lt;style face="superscript"&gt;9&lt;/style&gt;&lt;/DisplayText&gt;&lt;record&gt;&lt;dates&gt;&lt;pub-dates&gt;&lt;date&gt;Aug&lt;/date&gt;&lt;/pub-dates&gt;&lt;year&gt;2014&lt;/year&gt;&lt;/dates&gt;&lt;keywords&gt;&lt;keyword&gt;Adolescent&lt;/keyword&gt;&lt;keyword&gt;Adult&lt;/keyword&gt;&lt;keyword&gt;Age Distribution&lt;/keyword&gt;&lt;keyword&gt;Child&lt;/keyword&gt;&lt;keyword&gt;Death, Sudden, Cardiac&lt;/keyword&gt;&lt;keyword&gt;Epidemiologic Methods&lt;/keyword&gt;&lt;keyword&gt;Female&lt;/keyword&gt;&lt;keyword&gt;Humans&lt;/keyword&gt;&lt;keyword&gt;Incidence&lt;/keyword&gt;&lt;keyword&gt;Male&lt;/keyword&gt;&lt;keyword&gt;School Health Services&lt;/keyword&gt;&lt;keyword&gt;Sports Medicine&lt;/keyword&gt;&lt;keyword&gt;Students&lt;/keyword&gt;&lt;keyword&gt;Young Adult&lt;/keyword&gt;&lt;/keywords&gt;&lt;urls&gt;&lt;related-urls&gt;&lt;url&gt;http://www.ncbi.nlm.nih.gov/pubmed/24963027&lt;/url&gt;&lt;/related-urls&gt;&lt;/urls&gt;&lt;isbn&gt;1473-0480&lt;/isbn&gt;&lt;titles&gt;&lt;title&gt;Incidence of sudden cardiac death in athletes: a state-of-the-art review&lt;/title&gt;&lt;secondary-title&gt;Br J Sports Med&lt;/secondary-title&gt;&lt;/titles&gt;&lt;pages&gt;1185-92&lt;/pages&gt;&lt;number&gt;15&lt;/number&gt;&lt;contributors&gt;&lt;authors&gt;&lt;author&gt;Harmon, K. G.&lt;/author&gt;&lt;author&gt;Drezner, J. A.&lt;/author&gt;&lt;author&gt;Wilson, M. G.&lt;/author&gt;&lt;author&gt;Sharma, S.&lt;/author&gt;&lt;/authors&gt;&lt;/contributors&gt;&lt;language&gt;eng&lt;/language&gt;&lt;added-date format="utc"&gt;1464535815&lt;/added-date&gt;&lt;ref-type name="Journal Article"&gt;17&lt;/ref-type&gt;&lt;rec-number&gt;420&lt;/rec-number&gt;&lt;last-updated-date format="utc"&gt;1464535815&lt;/last-updated-date&gt;&lt;accession-num&gt;24963027&lt;/accession-num&gt;&lt;electronic-resource-num&gt;10.1136/bjsports-2014-093872&lt;/electronic-resource-num&gt;&lt;volume&gt;48&lt;/volume&gt;&lt;/record&gt;&lt;/Cite&gt;&lt;/EndNote&gt;</w:instrText>
      </w:r>
      <w:r w:rsidR="00B44D92">
        <w:fldChar w:fldCharType="separate"/>
      </w:r>
      <w:r w:rsidR="00190AE3" w:rsidRPr="00190AE3">
        <w:rPr>
          <w:noProof/>
          <w:vertAlign w:val="superscript"/>
        </w:rPr>
        <w:t>9</w:t>
      </w:r>
      <w:r w:rsidR="00B44D92">
        <w:fldChar w:fldCharType="end"/>
      </w:r>
      <w:r w:rsidR="00F62F77">
        <w:t>)</w:t>
      </w:r>
      <w:r w:rsidR="00894D7D">
        <w:t xml:space="preserve"> most victims lose several decades of life from cardiac diseases which are detectable during life and for which several lifestyle and therapeutic interventions can minimize the risk of </w:t>
      </w:r>
      <w:r w:rsidR="0001461B">
        <w:t>SCD</w:t>
      </w:r>
      <w:r w:rsidR="00894D7D">
        <w:t xml:space="preserve">. It is on this premise that both the American Heart Association (AHA) and European Society of Cardiology (ESC) recommend screening athletes for disease. </w:t>
      </w:r>
    </w:p>
    <w:p w14:paraId="1709DE5F" w14:textId="77777777" w:rsidR="00175DC6" w:rsidRDefault="00175DC6" w:rsidP="007E47D9">
      <w:pPr>
        <w:spacing w:line="480" w:lineRule="auto"/>
      </w:pPr>
    </w:p>
    <w:p w14:paraId="22C25095" w14:textId="2BEB6A76" w:rsidR="00F051C7" w:rsidRDefault="00325416" w:rsidP="007E47D9">
      <w:pPr>
        <w:spacing w:line="480" w:lineRule="auto"/>
      </w:pPr>
      <w:r>
        <w:t xml:space="preserve">In an effort to prevent </w:t>
      </w:r>
      <w:r w:rsidR="00894D7D">
        <w:t>exercise-related SCD in affected athletes</w:t>
      </w:r>
      <w:r w:rsidR="0001461B">
        <w:t>,</w:t>
      </w:r>
      <w:r>
        <w:t xml:space="preserve"> </w:t>
      </w:r>
      <w:r w:rsidR="00175DC6">
        <w:t>expert consensus document</w:t>
      </w:r>
      <w:r>
        <w:t xml:space="preserve">s were developed </w:t>
      </w:r>
      <w:r w:rsidR="00175DC6">
        <w:t>to provide guidance on sports activities that could be performed safely</w:t>
      </w:r>
      <w:r w:rsidR="00E47AAE">
        <w:fldChar w:fldCharType="begin">
          <w:fldData xml:space="preserve">PEVuZE5vdGU+PENpdGUgRXhjbHVkZVllYXI9IjEiPjxBdXRob3I+UGVsbGljY2lhPC9BdXRob3I+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</w:fldData>
        </w:fldChar>
      </w:r>
      <w:r w:rsidR="00190AE3">
        <w:instrText xml:space="preserve"> ADDIN EN.CITE </w:instrText>
      </w:r>
      <w:r w:rsidR="00190AE3">
        <w:fldChar w:fldCharType="begin">
          <w:fldData xml:space="preserve">PEVuZE5vdGU+PENpdGUgRXhjbHVkZVllYXI9IjEiPjxBdXRob3I+UGVsbGljY2lhPC9BdXRob3I+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</w:fldData>
        </w:fldChar>
      </w:r>
      <w:r w:rsidR="00190AE3">
        <w:instrText xml:space="preserve"> ADDIN EN.CITE.DATA </w:instrText>
      </w:r>
      <w:r w:rsidR="00190AE3">
        <w:fldChar w:fldCharType="end"/>
      </w:r>
      <w:r w:rsidR="00E47AAE">
        <w:fldChar w:fldCharType="separate"/>
      </w:r>
      <w:r w:rsidR="00190AE3" w:rsidRPr="00190AE3">
        <w:rPr>
          <w:noProof/>
          <w:vertAlign w:val="superscript"/>
        </w:rPr>
        <w:t>10 11</w:t>
      </w:r>
      <w:r w:rsidR="00E47AAE">
        <w:fldChar w:fldCharType="end"/>
      </w:r>
      <w:r w:rsidR="00175DC6">
        <w:t xml:space="preserve">. </w:t>
      </w:r>
      <w:r w:rsidR="00376A95">
        <w:t>However</w:t>
      </w:r>
      <w:r w:rsidR="00175DC6">
        <w:t xml:space="preserve">, </w:t>
      </w:r>
      <w:r w:rsidR="00821F9A">
        <w:t>absolute</w:t>
      </w:r>
      <w:r w:rsidR="00991F39">
        <w:t xml:space="preserve"> </w:t>
      </w:r>
      <w:r w:rsidR="00175DC6">
        <w:t>risk</w:t>
      </w:r>
      <w:r w:rsidR="00991F39">
        <w:t xml:space="preserve">s of exercise are </w:t>
      </w:r>
      <w:r w:rsidR="00175DC6">
        <w:t>difficult to quantify</w:t>
      </w:r>
      <w:r w:rsidR="00991F39">
        <w:t xml:space="preserve"> where the evidence base is limited</w:t>
      </w:r>
      <w:r w:rsidR="008023EE">
        <w:t>. T</w:t>
      </w:r>
      <w:r w:rsidR="007D28F7">
        <w:t>herefore</w:t>
      </w:r>
      <w:r w:rsidR="008023EE">
        <w:t>,</w:t>
      </w:r>
      <w:r w:rsidR="007D28F7">
        <w:t xml:space="preserve"> in most circumstances</w:t>
      </w:r>
      <w:r w:rsidR="00175DC6">
        <w:t xml:space="preserve"> the consensus </w:t>
      </w:r>
      <w:r w:rsidR="007D28F7">
        <w:t>recommendations are</w:t>
      </w:r>
      <w:r w:rsidR="00175DC6">
        <w:t xml:space="preserve"> conservative in nature, aiming to encompass all preventable deaths. </w:t>
      </w:r>
      <w:r w:rsidR="004526C4">
        <w:t>A m</w:t>
      </w:r>
      <w:r w:rsidR="00821F9A">
        <w:t>ore individualized approach,</w:t>
      </w:r>
      <w:r w:rsidR="004526C4">
        <w:t xml:space="preserve"> tailoring e</w:t>
      </w:r>
      <w:r w:rsidR="00821F9A">
        <w:t xml:space="preserve">xercise advice and </w:t>
      </w:r>
      <w:r w:rsidR="0057279A" w:rsidRPr="001354AB">
        <w:rPr>
          <w:rFonts w:eastAsia="Times" w:cs="Times New Roman"/>
          <w:szCs w:val="20"/>
          <w:lang w:val="en-GB" w:eastAsia="it-IT"/>
        </w:rPr>
        <w:t>counselling</w:t>
      </w:r>
      <w:r w:rsidR="00821F9A" w:rsidRPr="001354AB">
        <w:t xml:space="preserve"> </w:t>
      </w:r>
      <w:r w:rsidR="00821F9A">
        <w:t>regarding</w:t>
      </w:r>
      <w:r w:rsidR="004526C4">
        <w:t xml:space="preserve"> event risk is warranted but currently lacks </w:t>
      </w:r>
      <w:r w:rsidR="00821F9A">
        <w:t>adequate scientific</w:t>
      </w:r>
      <w:r w:rsidR="004526C4">
        <w:t xml:space="preserve"> evidence</w:t>
      </w:r>
      <w:r w:rsidR="00F051C7">
        <w:t xml:space="preserve"> and remains largely pragmatic</w:t>
      </w:r>
      <w:r w:rsidR="004526C4">
        <w:t>.</w:t>
      </w:r>
      <w:r w:rsidR="00B01739">
        <w:t xml:space="preserve"> </w:t>
      </w:r>
      <w:r w:rsidR="00911570">
        <w:t>Informed decision-making</w:t>
      </w:r>
      <w:r w:rsidR="00B01739">
        <w:t xml:space="preserve"> should </w:t>
      </w:r>
      <w:r w:rsidR="00A52436">
        <w:t>take place between</w:t>
      </w:r>
      <w:r w:rsidR="00B01739">
        <w:t xml:space="preserve"> </w:t>
      </w:r>
      <w:r w:rsidR="00A52436">
        <w:t xml:space="preserve">a </w:t>
      </w:r>
      <w:r w:rsidR="00B01739">
        <w:t>cardiologist</w:t>
      </w:r>
      <w:r w:rsidR="00A52436">
        <w:t xml:space="preserve"> with expertise in sports cardiology</w:t>
      </w:r>
      <w:r w:rsidR="00B01739">
        <w:t>, the athlete</w:t>
      </w:r>
      <w:r w:rsidR="0058632A">
        <w:t xml:space="preserve">, </w:t>
      </w:r>
      <w:proofErr w:type="gramStart"/>
      <w:r w:rsidR="0058632A">
        <w:t>the</w:t>
      </w:r>
      <w:proofErr w:type="gramEnd"/>
      <w:r w:rsidR="0058632A">
        <w:t xml:space="preserve"> club doctor</w:t>
      </w:r>
      <w:r w:rsidR="00F76390">
        <w:t xml:space="preserve"> and</w:t>
      </w:r>
      <w:r w:rsidR="006E56A3">
        <w:t xml:space="preserve"> </w:t>
      </w:r>
      <w:r w:rsidR="00DA5E24">
        <w:t xml:space="preserve">ideally involve </w:t>
      </w:r>
      <w:r w:rsidR="0058632A">
        <w:t>the next of kin</w:t>
      </w:r>
      <w:r w:rsidR="006E56A3">
        <w:t>.</w:t>
      </w:r>
      <w:r w:rsidR="00376A95">
        <w:t xml:space="preserve"> </w:t>
      </w:r>
    </w:p>
    <w:p w14:paraId="1A62DD27" w14:textId="77777777" w:rsidR="00F051C7" w:rsidRDefault="00F051C7" w:rsidP="007E47D9">
      <w:pPr>
        <w:spacing w:line="480" w:lineRule="auto"/>
      </w:pPr>
    </w:p>
    <w:p w14:paraId="52E1DD60" w14:textId="54250BCA" w:rsidR="00C1215D" w:rsidRDefault="00F051C7" w:rsidP="00C1215D">
      <w:pPr>
        <w:spacing w:line="480" w:lineRule="auto"/>
      </w:pPr>
      <w:r>
        <w:t>This review will focus on young competitive athletes, defined as individuals under the age of 35 years, who engage in exercise training on a regular basis and participate in official sports competition</w:t>
      </w:r>
      <w:r w:rsidR="002D5533">
        <w:t xml:space="preserve"> with an emphasis on excellence and achievement,</w:t>
      </w:r>
      <w:r>
        <w:t xml:space="preserve"> eit</w:t>
      </w:r>
      <w:r w:rsidR="002D5533">
        <w:t>her at an amateur or professional level</w:t>
      </w:r>
      <w:r w:rsidR="00821F9A">
        <w:t xml:space="preserve">. </w:t>
      </w:r>
      <w:r w:rsidR="002445F8">
        <w:t>Older athlete</w:t>
      </w:r>
      <w:r w:rsidR="0058632A">
        <w:t>s participating</w:t>
      </w:r>
      <w:r w:rsidR="002445F8">
        <w:t xml:space="preserve"> in recreational sports</w:t>
      </w:r>
      <w:r w:rsidR="00C1215D">
        <w:t xml:space="preserve"> are an important and expanding population, </w:t>
      </w:r>
      <w:r w:rsidR="00C1215D">
        <w:lastRenderedPageBreak/>
        <w:t xml:space="preserve">where underlying cardiovascular diseases such as </w:t>
      </w:r>
      <w:proofErr w:type="spellStart"/>
      <w:r w:rsidR="00C1215D">
        <w:t>ischaemic</w:t>
      </w:r>
      <w:proofErr w:type="spellEnd"/>
      <w:r w:rsidR="00C1215D">
        <w:t xml:space="preserve"> heart disease and hypertension are particularly relevant and management decisions may be challenging. However, this article wil</w:t>
      </w:r>
      <w:r w:rsidR="002445F8">
        <w:t>l not address those areas</w:t>
      </w:r>
      <w:r w:rsidR="00911570">
        <w:t>.</w:t>
      </w:r>
    </w:p>
    <w:p w14:paraId="5DCC3F29" w14:textId="77777777" w:rsidR="00C1215D" w:rsidRDefault="00C1215D" w:rsidP="00C1215D">
      <w:pPr>
        <w:spacing w:line="480" w:lineRule="auto"/>
      </w:pPr>
    </w:p>
    <w:p w14:paraId="57995DB4" w14:textId="67F3AF68" w:rsidR="009A1AAA" w:rsidRDefault="00644E55" w:rsidP="007E47D9">
      <w:pPr>
        <w:spacing w:line="480" w:lineRule="auto"/>
      </w:pPr>
      <w:r>
        <w:t xml:space="preserve">Competitive sports can be approximately divided into </w:t>
      </w:r>
      <w:r w:rsidR="00C94D3B">
        <w:t>categories of dynamic or static work and of lo</w:t>
      </w:r>
      <w:r w:rsidR="000C3DD6">
        <w:t>w to high intensity</w:t>
      </w:r>
      <w:r w:rsidR="008023EE">
        <w:t>,</w:t>
      </w:r>
      <w:r w:rsidR="007D28F7">
        <w:t xml:space="preserve"> according to the Mitchell classification</w:t>
      </w:r>
      <w:r w:rsidR="002078ED">
        <w:fldChar w:fldCharType="begin">
          <w:fldData xml:space="preserve">PEVuZE5vdGU+PENpdGUgRXhjbHVkZVllYXI9IjEiPjxBdXRob3I+TGV2aW5lPC9BdXRob3I+PFll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</w:fldData>
        </w:fldChar>
      </w:r>
      <w:r w:rsidR="00190AE3">
        <w:instrText xml:space="preserve"> ADDIN EN.CITE </w:instrText>
      </w:r>
      <w:r w:rsidR="00190AE3">
        <w:fldChar w:fldCharType="begin">
          <w:fldData xml:space="preserve">PEVuZE5vdGU+PENpdGUgRXhjbHVkZVllYXI9IjEiPjxBdXRob3I+TGV2aW5lPC9BdXRob3I+PFll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</w:fldData>
        </w:fldChar>
      </w:r>
      <w:r w:rsidR="00190AE3">
        <w:instrText xml:space="preserve"> ADDIN EN.CITE.DATA </w:instrText>
      </w:r>
      <w:r w:rsidR="00190AE3">
        <w:fldChar w:fldCharType="end"/>
      </w:r>
      <w:r w:rsidR="002078ED">
        <w:fldChar w:fldCharType="separate"/>
      </w:r>
      <w:r w:rsidR="00190AE3" w:rsidRPr="00190AE3">
        <w:rPr>
          <w:noProof/>
          <w:vertAlign w:val="superscript"/>
        </w:rPr>
        <w:t>12</w:t>
      </w:r>
      <w:r w:rsidR="002078ED">
        <w:fldChar w:fldCharType="end"/>
      </w:r>
      <w:r w:rsidR="000C3DD6">
        <w:t xml:space="preserve"> (see Figure </w:t>
      </w:r>
      <w:r w:rsidR="008023EE">
        <w:t>1</w:t>
      </w:r>
      <w:r w:rsidR="000C3DD6">
        <w:t>)</w:t>
      </w:r>
      <w:r w:rsidR="00C94D3B">
        <w:t xml:space="preserve">. </w:t>
      </w:r>
      <w:r w:rsidR="00911570">
        <w:t>This</w:t>
      </w:r>
      <w:r w:rsidR="00C94D3B">
        <w:t xml:space="preserve"> provide</w:t>
      </w:r>
      <w:r w:rsidR="007D28F7">
        <w:t>s</w:t>
      </w:r>
      <w:r w:rsidR="00C94D3B">
        <w:t xml:space="preserve"> a </w:t>
      </w:r>
      <w:r w:rsidR="00F65E84">
        <w:t>basic</w:t>
      </w:r>
      <w:r w:rsidR="00C94D3B">
        <w:t xml:space="preserve"> schema on which to anticipate approximate cardiovascular strain during prolonged exercise and a </w:t>
      </w:r>
      <w:r w:rsidR="009B48F7">
        <w:t>foundation</w:t>
      </w:r>
      <w:r w:rsidR="00C94D3B">
        <w:t xml:space="preserve"> on which to advise whi</w:t>
      </w:r>
      <w:r w:rsidR="00F65E84">
        <w:t>ch types of sport would likely expose</w:t>
      </w:r>
      <w:r w:rsidR="00C94D3B">
        <w:t xml:space="preserve"> risk to an athlete with cardiovascular disease and which </w:t>
      </w:r>
      <w:r w:rsidR="007D28F7">
        <w:t>ma</w:t>
      </w:r>
      <w:r w:rsidR="00C94D3B">
        <w:t>y be</w:t>
      </w:r>
      <w:r w:rsidR="007D28F7">
        <w:t xml:space="preserve"> practiced</w:t>
      </w:r>
      <w:r w:rsidR="00C94D3B">
        <w:t xml:space="preserve"> safe</w:t>
      </w:r>
      <w:r w:rsidR="007D28F7">
        <w:t>ly</w:t>
      </w:r>
      <w:r w:rsidR="00C94D3B">
        <w:t>.</w:t>
      </w:r>
    </w:p>
    <w:p w14:paraId="08669F0C" w14:textId="77777777" w:rsidR="00C83AB6" w:rsidRDefault="00C83AB6" w:rsidP="007E47D9">
      <w:pPr>
        <w:spacing w:line="480" w:lineRule="auto"/>
      </w:pPr>
    </w:p>
    <w:p w14:paraId="34E575D0" w14:textId="28ADD744" w:rsidR="00C83AB6" w:rsidRPr="00F65E84" w:rsidRDefault="00C83AB6" w:rsidP="007E47D9">
      <w:pPr>
        <w:spacing w:line="480" w:lineRule="auto"/>
        <w:rPr>
          <w:b/>
          <w:i/>
        </w:rPr>
      </w:pPr>
      <w:r w:rsidRPr="00F65E84">
        <w:rPr>
          <w:b/>
          <w:i/>
        </w:rPr>
        <w:t>Cardiomyopathies</w:t>
      </w:r>
    </w:p>
    <w:p w14:paraId="14FCB08D" w14:textId="77777777" w:rsidR="00C83AB6" w:rsidRPr="00F65E84" w:rsidRDefault="00C83AB6" w:rsidP="007E47D9">
      <w:pPr>
        <w:spacing w:line="480" w:lineRule="auto"/>
        <w:rPr>
          <w:b/>
        </w:rPr>
      </w:pPr>
    </w:p>
    <w:p w14:paraId="38BF946C" w14:textId="3AA04965" w:rsidR="00C83AB6" w:rsidRPr="00F65E84" w:rsidRDefault="00C83AB6" w:rsidP="007E47D9">
      <w:pPr>
        <w:spacing w:line="480" w:lineRule="auto"/>
        <w:rPr>
          <w:b/>
        </w:rPr>
      </w:pPr>
      <w:r w:rsidRPr="00F65E84">
        <w:rPr>
          <w:b/>
        </w:rPr>
        <w:t>Hypertrophic Cardiomyopathy</w:t>
      </w:r>
    </w:p>
    <w:p w14:paraId="5D511A6F" w14:textId="77777777" w:rsidR="00C94D3B" w:rsidRDefault="00C94D3B" w:rsidP="007E47D9">
      <w:pPr>
        <w:spacing w:line="480" w:lineRule="auto"/>
      </w:pPr>
    </w:p>
    <w:p w14:paraId="0B7007A4" w14:textId="77D057FD" w:rsidR="00C94D3B" w:rsidRDefault="00D73E90" w:rsidP="007E47D9">
      <w:pPr>
        <w:spacing w:line="480" w:lineRule="auto"/>
      </w:pPr>
      <w:r>
        <w:t>Hypertrophic cardiomyopathy (</w:t>
      </w:r>
      <w:r w:rsidR="00C94D3B">
        <w:t>HCM</w:t>
      </w:r>
      <w:r>
        <w:t>)</w:t>
      </w:r>
      <w:r w:rsidR="00C94D3B">
        <w:t xml:space="preserve"> </w:t>
      </w:r>
      <w:r w:rsidR="00CC2344">
        <w:t xml:space="preserve">is characterized by unexplained left ventricular hypertrophy (LVH) and a predilection to ventricular arrhythmias but is highly </w:t>
      </w:r>
      <w:r w:rsidR="00557A9B">
        <w:t>heterogeneous</w:t>
      </w:r>
      <w:r w:rsidR="00CC2344">
        <w:t xml:space="preserve"> with respect to phenotypic penetrance, clinical presentation, structural morphology and natural history. </w:t>
      </w:r>
      <w:r w:rsidR="004954BF" w:rsidRPr="00AE4DB0">
        <w:t>Whilst</w:t>
      </w:r>
      <w:r w:rsidR="00CC2344" w:rsidRPr="00AE4DB0">
        <w:t>,</w:t>
      </w:r>
      <w:r w:rsidR="00CC2344">
        <w:t xml:space="preserve"> the index presentation of HCM may be SCD, during or immediately after exercise, most affected individuals have a near normal life span. </w:t>
      </w:r>
      <w:r w:rsidR="00A3546E">
        <w:t>In a large USA registry, HCM was the most common cause of SCD</w:t>
      </w:r>
      <w:r w:rsidR="00345779">
        <w:t xml:space="preserve"> </w:t>
      </w:r>
      <w:r w:rsidR="00A3546E">
        <w:t>in young people, including competitive athletes</w:t>
      </w:r>
      <w:r w:rsidR="002078ED">
        <w:fldChar w:fldCharType="begin">
          <w:fldData xml:space="preserve">PEVuZE5vdGU+PENpdGUgRXhjbHVkZVllYXI9IjEiPjxBdXRob3I+TWFyb248L0F1dGhvcj48WWVh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</w:fldData>
        </w:fldChar>
      </w:r>
      <w:r w:rsidR="00190AE3">
        <w:instrText xml:space="preserve"> ADDIN EN.CITE </w:instrText>
      </w:r>
      <w:r w:rsidR="00190AE3">
        <w:fldChar w:fldCharType="begin">
          <w:fldData xml:space="preserve">PEVuZE5vdGU+PENpdGUgRXhjbHVkZVllYXI9IjEiPjxBdXRob3I+TWFyb248L0F1dGhvcj48WWVh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</w:fldData>
        </w:fldChar>
      </w:r>
      <w:r w:rsidR="00190AE3">
        <w:instrText xml:space="preserve"> ADDIN EN.CITE.DATA </w:instrText>
      </w:r>
      <w:r w:rsidR="00190AE3">
        <w:fldChar w:fldCharType="end"/>
      </w:r>
      <w:r w:rsidR="002078ED">
        <w:fldChar w:fldCharType="separate"/>
      </w:r>
      <w:r w:rsidR="00190AE3" w:rsidRPr="00190AE3">
        <w:rPr>
          <w:noProof/>
          <w:vertAlign w:val="superscript"/>
        </w:rPr>
        <w:t>13</w:t>
      </w:r>
      <w:r w:rsidR="002078ED">
        <w:fldChar w:fldCharType="end"/>
      </w:r>
      <w:r w:rsidR="00A3546E">
        <w:t xml:space="preserve">. </w:t>
      </w:r>
    </w:p>
    <w:p w14:paraId="457B5429" w14:textId="77777777" w:rsidR="00F65E84" w:rsidRDefault="00F65E84" w:rsidP="007E47D9">
      <w:pPr>
        <w:spacing w:line="480" w:lineRule="auto"/>
      </w:pPr>
    </w:p>
    <w:p w14:paraId="302811FD" w14:textId="59921342" w:rsidR="00C83AB6" w:rsidRDefault="00345779" w:rsidP="007E47D9">
      <w:pPr>
        <w:spacing w:line="480" w:lineRule="auto"/>
      </w:pPr>
      <w:r>
        <w:lastRenderedPageBreak/>
        <w:t>M</w:t>
      </w:r>
      <w:r w:rsidR="00A3546E">
        <w:t>ost individuals with HCM fail to augment stroke volumes for prolonged periods, thus inhibiting ability to compete in sports at an elite level</w:t>
      </w:r>
      <w:r>
        <w:t>. Whereas</w:t>
      </w:r>
      <w:r w:rsidR="00A3546E">
        <w:t xml:space="preserve"> </w:t>
      </w:r>
      <w:r w:rsidR="00AA5DAC">
        <w:t xml:space="preserve">some </w:t>
      </w:r>
      <w:r w:rsidR="00CC2344">
        <w:t xml:space="preserve">with mild localized LVH and normal diastolic function </w:t>
      </w:r>
      <w:r w:rsidR="00AA5DAC">
        <w:t xml:space="preserve">are truly asymptomatic and </w:t>
      </w:r>
      <w:r w:rsidR="00CC2344">
        <w:t>can</w:t>
      </w:r>
      <w:r w:rsidR="00AA5DAC">
        <w:t xml:space="preserve"> </w:t>
      </w:r>
      <w:r w:rsidR="001E332F">
        <w:t>perform with excellence in disciplines with an explosive start-stop component such as basketball, football and rugby</w:t>
      </w:r>
      <w:r w:rsidR="00B44D92">
        <w:fldChar w:fldCharType="begin"/>
      </w:r>
      <w:r w:rsidR="00190AE3">
        <w:instrText xml:space="preserve"> ADDIN EN.CITE &lt;EndNote&gt;&lt;Cite ExcludeYear="1"&gt;&lt;Author&gt;Sheikh&lt;/Author&gt;&lt;Year&gt;2015&lt;/Year&gt;&lt;IDText&gt;Clinical Profile of Athletes With Hypertrophic Cardiomyopathy&lt;/IDText&gt;&lt;DisplayText&gt;&lt;style face="superscript"&gt;14&lt;/style&gt;&lt;/DisplayText&gt;&lt;record&gt;&lt;urls&gt;&lt;related-urls&gt;&lt;url&gt;http://circimaging.ahajournals.org/content/8/7/e003454.abstract&lt;/url&gt;&lt;/related-urls&gt;&lt;/urls&gt;&lt;titles&gt;&lt;title&gt;Clinical Profile of Athletes With Hypertrophic Cardiomyopathy&lt;/title&gt;&lt;secondary-title&gt;Circulation: Cardiovascular Imaging&lt;/secondary-title&gt;&lt;/titles&gt;&lt;pages&gt;e003454&lt;/pages&gt;&lt;number&gt;7&lt;/number&gt;&lt;contributors&gt;&lt;authors&gt;&lt;author&gt;Sheikh, Nabeel&lt;/author&gt;&lt;author&gt;Papadakis, Michael&lt;/author&gt;&lt;author&gt;Schnell, Frédéric&lt;/author&gt;&lt;author&gt;Panoulas, Vasileios&lt;/author&gt;&lt;author&gt;Malhotra, Aneil&lt;/author&gt;&lt;author&gt;Wilson, Mathew&lt;/author&gt;&lt;author&gt;Carré, François&lt;/author&gt;&lt;author&gt;Sharma, Sanjay&lt;/author&gt;&lt;/authors&gt;&lt;/contributors&gt;&lt;added-date format="utc"&gt;1437570311&lt;/added-date&gt;&lt;ref-type name="Journal Article"&gt;17&lt;/ref-type&gt;&lt;dates&gt;&lt;year&gt;2015&lt;/year&gt;&lt;/dates&gt;&lt;rec-number&gt;342&lt;/rec-number&gt;&lt;last-updated-date format="utc"&gt;1464519134&lt;/last-updated-date&gt;&lt;electronic-resource-num&gt;10.1161/CIRCIMAGING.114.003454&lt;/electronic-resource-num&gt;&lt;volume&gt;8&lt;/volume&gt;&lt;/record&gt;&lt;/Cite&gt;&lt;/EndNote&gt;</w:instrText>
      </w:r>
      <w:r w:rsidR="00B44D92">
        <w:fldChar w:fldCharType="separate"/>
      </w:r>
      <w:r w:rsidR="00190AE3" w:rsidRPr="00190AE3">
        <w:rPr>
          <w:noProof/>
          <w:vertAlign w:val="superscript"/>
        </w:rPr>
        <w:t>14</w:t>
      </w:r>
      <w:r w:rsidR="00B44D92">
        <w:fldChar w:fldCharType="end"/>
      </w:r>
      <w:r w:rsidR="001E332F">
        <w:t xml:space="preserve">. </w:t>
      </w:r>
    </w:p>
    <w:p w14:paraId="4E482C5E" w14:textId="77777777" w:rsidR="001E332F" w:rsidRDefault="001E332F" w:rsidP="007E47D9">
      <w:pPr>
        <w:spacing w:line="480" w:lineRule="auto"/>
      </w:pPr>
    </w:p>
    <w:p w14:paraId="2F7ADE31" w14:textId="77578D58" w:rsidR="00601760" w:rsidRDefault="001E332F" w:rsidP="007E47D9">
      <w:pPr>
        <w:spacing w:line="480" w:lineRule="auto"/>
      </w:pPr>
      <w:r>
        <w:t>Management of athletes with HCM follow</w:t>
      </w:r>
      <w:r w:rsidR="007A0054">
        <w:t>s</w:t>
      </w:r>
      <w:r>
        <w:t xml:space="preserve"> the same </w:t>
      </w:r>
      <w:r w:rsidR="00F65E84">
        <w:t xml:space="preserve">principles </w:t>
      </w:r>
      <w:r>
        <w:t>as all patients with HCM</w:t>
      </w:r>
      <w:r w:rsidR="007A0054">
        <w:t>: treatment of symptoms;</w:t>
      </w:r>
      <w:r>
        <w:t xml:space="preserve"> risk stratification for SCD</w:t>
      </w:r>
      <w:r w:rsidR="007A0054">
        <w:t xml:space="preserve">, </w:t>
      </w:r>
      <w:r w:rsidR="00CC2344">
        <w:t>and</w:t>
      </w:r>
      <w:r>
        <w:t xml:space="preserve"> family screening.</w:t>
      </w:r>
      <w:r w:rsidR="00D371E9">
        <w:t xml:space="preserve"> </w:t>
      </w:r>
      <w:r w:rsidR="00DF01F6">
        <w:t>Specifically, risk factors for SCD include</w:t>
      </w:r>
      <w:r w:rsidR="007A0054">
        <w:t xml:space="preserve"> </w:t>
      </w:r>
      <w:r w:rsidR="00DF01F6">
        <w:t>prior cardiac arrest</w:t>
      </w:r>
      <w:r w:rsidR="007A0054">
        <w:t>,</w:t>
      </w:r>
      <w:r w:rsidR="00C851D4">
        <w:t xml:space="preserve"> </w:t>
      </w:r>
      <w:r w:rsidR="00DF01F6">
        <w:t>ventricular tachycardia, a family history of SCD, syncope, left ventricular wall thickness &gt; 30mm and an abnormal blood pressure response to exercise</w:t>
      </w:r>
      <w:r w:rsidR="002078ED">
        <w:fldChar w:fldCharType="begin"/>
      </w:r>
      <w:r w:rsidR="00190AE3">
        <w:instrText xml:space="preserve"> ADDIN EN.CITE &lt;EndNote&gt;&lt;Cite ExcludeYear="1"&gt;&lt;Author&gt;McKenna&lt;/Author&gt;&lt;Year&gt;2002&lt;/Year&gt;&lt;IDText&gt;Hypertrophic cardiomyopathy: management, risk stratification, and prevention of sudden death&lt;/IDText&gt;&lt;DisplayText&gt;&lt;style face="superscript"&gt;15&lt;/style&gt;&lt;/DisplayText&gt;&lt;record&gt;&lt;dates&gt;&lt;pub-dates&gt;&lt;date&gt;Feb&lt;/date&gt;&lt;/pub-dates&gt;&lt;year&gt;2002&lt;/year&gt;&lt;/dates&gt;&lt;keywords&gt;&lt;keyword&gt;Adolescent&lt;/keyword&gt;&lt;keyword&gt;Adult&lt;/keyword&gt;&lt;keyword&gt;Algorithms&lt;/keyword&gt;&lt;keyword&gt;Arrhythmias, Cardiac&lt;/keyword&gt;&lt;keyword&gt;Cardiomyopathy, Hypertrophic&lt;/keyword&gt;&lt;keyword&gt;Child&lt;/keyword&gt;&lt;keyword&gt;Death, Sudden, Cardiac&lt;/keyword&gt;&lt;keyword&gt;Heart Arrest&lt;/keyword&gt;&lt;keyword&gt;Humans&lt;/keyword&gt;&lt;keyword&gt;Middle Aged&lt;/keyword&gt;&lt;keyword&gt;Risk Assessment&lt;/keyword&gt;&lt;/keywords&gt;&lt;urls&gt;&lt;related-urls&gt;&lt;url&gt;http://www.ncbi.nlm.nih.gov/pubmed/11796562&lt;/url&gt;&lt;/related-urls&gt;&lt;/urls&gt;&lt;isbn&gt;1468-201X&lt;/isbn&gt;&lt;custom2&gt;PMC1767009&lt;/custom2&gt;&lt;titles&gt;&lt;title&gt;Hypertrophic cardiomyopathy: management, risk stratification, and prevention of sudden death&lt;/title&gt;&lt;secondary-title&gt;Heart&lt;/secondary-title&gt;&lt;/titles&gt;&lt;pages&gt;169-76&lt;/pages&gt;&lt;number&gt;2&lt;/number&gt;&lt;contributors&gt;&lt;authors&gt;&lt;author&gt;McKenna, W. J.&lt;/author&gt;&lt;author&gt;Behr, E. R.&lt;/author&gt;&lt;/authors&gt;&lt;/contributors&gt;&lt;language&gt;eng&lt;/language&gt;&lt;added-date format="utc"&gt;1463944632&lt;/added-date&gt;&lt;ref-type name="Journal Article"&gt;17&lt;/ref-type&gt;&lt;rec-number&gt;396&lt;/rec-number&gt;&lt;last-updated-date format="utc"&gt;1463944632&lt;/last-updated-date&gt;&lt;accession-num&gt;11796562&lt;/accession-num&gt;&lt;volume&gt;87&lt;/volume&gt;&lt;/record&gt;&lt;/Cite&gt;&lt;/EndNote&gt;</w:instrText>
      </w:r>
      <w:r w:rsidR="002078ED">
        <w:fldChar w:fldCharType="separate"/>
      </w:r>
      <w:r w:rsidR="00190AE3" w:rsidRPr="00190AE3">
        <w:rPr>
          <w:noProof/>
          <w:vertAlign w:val="superscript"/>
        </w:rPr>
        <w:t>15</w:t>
      </w:r>
      <w:r w:rsidR="002078ED">
        <w:fldChar w:fldCharType="end"/>
      </w:r>
      <w:r w:rsidR="00DF01F6">
        <w:t>. USA and European guidelines</w:t>
      </w:r>
      <w:r w:rsidR="00B94F09">
        <w:t xml:space="preserve"> recommend restrictio</w:t>
      </w:r>
      <w:r w:rsidR="00A87E6D">
        <w:t xml:space="preserve">n of HCM patients </w:t>
      </w:r>
      <w:r w:rsidR="00B94F09">
        <w:t xml:space="preserve">to </w:t>
      </w:r>
      <w:r w:rsidR="00A87E6D">
        <w:t xml:space="preserve">class IA </w:t>
      </w:r>
      <w:proofErr w:type="gramStart"/>
      <w:r w:rsidR="00A87E6D">
        <w:t>sports</w:t>
      </w:r>
      <w:proofErr w:type="gramEnd"/>
      <w:r w:rsidR="00A87E6D">
        <w:t xml:space="preserve"> only, which have a low dynamic and stati</w:t>
      </w:r>
      <w:r w:rsidR="00474040">
        <w:t>c component</w:t>
      </w:r>
      <w:r w:rsidR="00A87E6D">
        <w:t>.</w:t>
      </w:r>
    </w:p>
    <w:p w14:paraId="0FE322F8" w14:textId="77777777" w:rsidR="00601760" w:rsidRDefault="00601760" w:rsidP="007E47D9">
      <w:pPr>
        <w:spacing w:line="480" w:lineRule="auto"/>
      </w:pPr>
    </w:p>
    <w:p w14:paraId="41DAEC10" w14:textId="3A41CC06" w:rsidR="001E332F" w:rsidRDefault="00D371E9" w:rsidP="007E47D9">
      <w:pPr>
        <w:spacing w:line="480" w:lineRule="auto"/>
      </w:pPr>
      <w:r>
        <w:t>Some caveats are worthy of special mention. Firstly, that the distinction between physiological adaptation to exercise and HCM can be diagnostically challenging</w:t>
      </w:r>
      <w:r w:rsidR="003F52BE">
        <w:t>, particularly in black athletes of African or Afro-Caribbean origin</w:t>
      </w:r>
      <w:r>
        <w:t xml:space="preserve"> and involvement of a specialist with experience in sports cardiology and inherited heart disease is advisable</w:t>
      </w:r>
      <w:r w:rsidR="00964C5C">
        <w:fldChar w:fldCharType="begin"/>
      </w:r>
      <w:r w:rsidR="00190AE3">
        <w:instrText xml:space="preserve"> ADDIN EN.CITE &lt;EndNote&gt;&lt;Cite ExcludeYear="1"&gt;&lt;Author&gt;Sharma&lt;/Author&gt;&lt;Year&gt;2015&lt;/Year&gt;&lt;IDText&gt;Exercise and the heart: the good, the bad, and the ugly&lt;/IDText&gt;&lt;DisplayText&gt;&lt;style face="superscript"&gt;16&lt;/style&gt;&lt;/DisplayText&gt;&lt;record&gt;&lt;dates&gt;&lt;pub-dates&gt;&lt;date&gt;Apr&lt;/date&gt;&lt;/pub-dates&gt;&lt;year&gt;2015&lt;/year&gt;&lt;/dates&gt;&lt;urls&gt;&lt;related-urls&gt;&lt;url&gt;http://www.ncbi.nlm.nih.gov/pubmed/25839670&lt;/url&gt;&lt;/related-urls&gt;&lt;/urls&gt;&lt;isbn&gt;1522-9645&lt;/isbn&gt;&lt;titles&gt;&lt;title&gt;Exercise and the heart: the good, the bad, and the ugly&lt;/title&gt;&lt;secondary-title&gt;Eur Heart J&lt;/secondary-title&gt;&lt;/titles&gt;&lt;contributors&gt;&lt;authors&gt;&lt;author&gt;Sharma, S.&lt;/author&gt;&lt;author&gt;Merghani, A.&lt;/author&gt;&lt;author&gt;Mont, L.&lt;/author&gt;&lt;/authors&gt;&lt;/contributors&gt;&lt;language&gt;ENG&lt;/language&gt;&lt;added-date format="utc"&gt;1429007295&lt;/added-date&gt;&lt;ref-type name="Journal Article"&gt;17&lt;/ref-type&gt;&lt;rec-number&gt;256&lt;/rec-number&gt;&lt;last-updated-date format="utc"&gt;1463948251&lt;/last-updated-date&gt;&lt;accession-num&gt;25839670&lt;/accession-num&gt;&lt;electronic-resource-num&gt;10.1093/eurheartj/ehv090&lt;/electronic-resource-num&gt;&lt;/record&gt;&lt;/Cite&gt;&lt;/EndNote&gt;</w:instrText>
      </w:r>
      <w:r w:rsidR="00964C5C">
        <w:fldChar w:fldCharType="separate"/>
      </w:r>
      <w:r w:rsidR="00190AE3" w:rsidRPr="00190AE3">
        <w:rPr>
          <w:noProof/>
          <w:vertAlign w:val="superscript"/>
        </w:rPr>
        <w:t>16</w:t>
      </w:r>
      <w:r w:rsidR="00964C5C">
        <w:fldChar w:fldCharType="end"/>
      </w:r>
      <w:r w:rsidR="00560CCF">
        <w:t xml:space="preserve"> (see Figure 2)</w:t>
      </w:r>
      <w:r>
        <w:t>. Secondly, the HCM risk-SCD model</w:t>
      </w:r>
      <w:r w:rsidR="001164F1">
        <w:fldChar w:fldCharType="begin">
          <w:fldData xml:space="preserve">PEVuZE5vdGU+PENpdGUgRXhjbHVkZVllYXI9IjEiPjxBdXRob3I+RWxsaW90dDwvQXV0aG9yPjxZ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</w:fldData>
        </w:fldChar>
      </w:r>
      <w:r w:rsidR="00190AE3">
        <w:instrText xml:space="preserve"> ADDIN EN.CITE </w:instrText>
      </w:r>
      <w:r w:rsidR="00190AE3">
        <w:fldChar w:fldCharType="begin">
          <w:fldData xml:space="preserve">PEVuZE5vdGU+PENpdGUgRXhjbHVkZVllYXI9IjEiPjxBdXRob3I+RWxsaW90dDwvQXV0aG9yPjxZ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</w:fldData>
        </w:fldChar>
      </w:r>
      <w:r w:rsidR="00190AE3">
        <w:instrText xml:space="preserve"> ADDIN EN.CITE.DATA </w:instrText>
      </w:r>
      <w:r w:rsidR="00190AE3">
        <w:fldChar w:fldCharType="end"/>
      </w:r>
      <w:r w:rsidR="001164F1">
        <w:fldChar w:fldCharType="separate"/>
      </w:r>
      <w:r w:rsidR="00190AE3" w:rsidRPr="00190AE3">
        <w:rPr>
          <w:noProof/>
          <w:vertAlign w:val="superscript"/>
        </w:rPr>
        <w:t>17</w:t>
      </w:r>
      <w:r w:rsidR="001164F1">
        <w:fldChar w:fldCharType="end"/>
      </w:r>
      <w:r w:rsidR="00513904">
        <w:t xml:space="preserve"> is derived from sedentary individuals assessed in laboratory conditions and cannot be extrapolated to the </w:t>
      </w:r>
      <w:proofErr w:type="spellStart"/>
      <w:r w:rsidR="00513904">
        <w:t>haemodynamic</w:t>
      </w:r>
      <w:proofErr w:type="spellEnd"/>
      <w:r w:rsidR="00513904">
        <w:t xml:space="preserve"> and metabolic stresses associated with athletic competition. A recently emerging notion is </w:t>
      </w:r>
      <w:r w:rsidR="00513904" w:rsidRPr="00905A36">
        <w:t>that following ICD</w:t>
      </w:r>
      <w:r w:rsidR="00905A36" w:rsidRPr="00560CCF">
        <w:t xml:space="preserve"> implantation, </w:t>
      </w:r>
      <w:r w:rsidR="00513904" w:rsidRPr="00905A36">
        <w:t>an athlete with HCM may safely undertake physical activity</w:t>
      </w:r>
      <w:r w:rsidR="00B44D92">
        <w:fldChar w:fldCharType="begin">
          <w:fldData xml:space="preserve">PEVuZE5vdGU+PENpdGUgRXhjbHVkZVllYXI9IjEiPjxBdXRob3I+TGFtcGVydDwvQXV0aG9yPjxZ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</w:fldData>
        </w:fldChar>
      </w:r>
      <w:r w:rsidR="00190AE3">
        <w:instrText xml:space="preserve"> ADDIN EN.CITE </w:instrText>
      </w:r>
      <w:r w:rsidR="00190AE3">
        <w:fldChar w:fldCharType="begin">
          <w:fldData xml:space="preserve">PEVuZE5vdGU+PENpdGUgRXhjbHVkZVllYXI9IjEiPjxBdXRob3I+TGFtcGVydDwvQXV0aG9yPjxZ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</w:fldData>
        </w:fldChar>
      </w:r>
      <w:r w:rsidR="00190AE3">
        <w:instrText xml:space="preserve"> ADDIN EN.CITE.DATA </w:instrText>
      </w:r>
      <w:r w:rsidR="00190AE3">
        <w:fldChar w:fldCharType="end"/>
      </w:r>
      <w:r w:rsidR="00B44D92">
        <w:fldChar w:fldCharType="separate"/>
      </w:r>
      <w:r w:rsidR="00190AE3" w:rsidRPr="00190AE3">
        <w:rPr>
          <w:noProof/>
          <w:vertAlign w:val="superscript"/>
        </w:rPr>
        <w:t>18</w:t>
      </w:r>
      <w:r w:rsidR="00B44D92">
        <w:fldChar w:fldCharType="end"/>
      </w:r>
      <w:r w:rsidR="00905A36" w:rsidRPr="00A14DF2">
        <w:t>. However, i</w:t>
      </w:r>
      <w:r w:rsidR="00513904" w:rsidRPr="00905A36">
        <w:t>rrespective of the ICD, the substrate and triggers for fatal arrhythmia remain and high catecholamine concentration, electrolyte shifts and acidosis</w:t>
      </w:r>
      <w:r w:rsidR="007A0054">
        <w:t xml:space="preserve"> </w:t>
      </w:r>
      <w:r w:rsidR="007A0054">
        <w:lastRenderedPageBreak/>
        <w:t>may compromise</w:t>
      </w:r>
      <w:r w:rsidR="00513904" w:rsidRPr="00905A36">
        <w:t xml:space="preserve"> the efficacy of shock therapy</w:t>
      </w:r>
      <w:r w:rsidR="002078ED" w:rsidRPr="00905A36">
        <w:fldChar w:fldCharType="begin">
          <w:fldData xml:space="preserve">PEVuZE5vdGU+PENpdGUgRXhjbHVkZVllYXI9IjEiPjxBdXRob3I+S2ltPC9BdXRob3I+PFllYXI+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=
</w:fldData>
        </w:fldChar>
      </w:r>
      <w:r w:rsidR="00190AE3">
        <w:instrText xml:space="preserve"> ADDIN EN.CITE </w:instrText>
      </w:r>
      <w:r w:rsidR="00190AE3">
        <w:fldChar w:fldCharType="begin">
          <w:fldData xml:space="preserve">PEVuZE5vdGU+PENpdGUgRXhjbHVkZVllYXI9IjEiPjxBdXRob3I+S2ltPC9BdXRob3I+PFllYXI+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=
</w:fldData>
        </w:fldChar>
      </w:r>
      <w:r w:rsidR="00190AE3">
        <w:instrText xml:space="preserve"> ADDIN EN.CITE.DATA </w:instrText>
      </w:r>
      <w:r w:rsidR="00190AE3">
        <w:fldChar w:fldCharType="end"/>
      </w:r>
      <w:r w:rsidR="002078ED" w:rsidRPr="00905A36">
        <w:fldChar w:fldCharType="separate"/>
      </w:r>
      <w:r w:rsidR="00190AE3" w:rsidRPr="00190AE3">
        <w:rPr>
          <w:noProof/>
          <w:vertAlign w:val="superscript"/>
        </w:rPr>
        <w:t>19 20</w:t>
      </w:r>
      <w:r w:rsidR="002078ED" w:rsidRPr="00905A36">
        <w:fldChar w:fldCharType="end"/>
      </w:r>
      <w:r w:rsidR="00C93A9A" w:rsidRPr="00905A36">
        <w:t>.</w:t>
      </w:r>
      <w:r w:rsidR="00C93A9A">
        <w:t xml:space="preserve"> Therefore, exercise recommendations for athletes with cardiac conditions must be based on the underlying </w:t>
      </w:r>
      <w:r w:rsidR="008B5B3B">
        <w:t xml:space="preserve">disease process and not </w:t>
      </w:r>
      <w:r w:rsidR="00C93A9A">
        <w:t>influenced by t</w:t>
      </w:r>
      <w:r w:rsidR="008B5B3B">
        <w:t>he presence of</w:t>
      </w:r>
      <w:r w:rsidR="00C93A9A">
        <w:t xml:space="preserve"> a</w:t>
      </w:r>
      <w:r w:rsidR="008B5B3B">
        <w:t>n ICD</w:t>
      </w:r>
      <w:r w:rsidR="00C93A9A">
        <w:t>.</w:t>
      </w:r>
    </w:p>
    <w:p w14:paraId="7B37E519" w14:textId="77777777" w:rsidR="008B5B3B" w:rsidRDefault="008B5B3B" w:rsidP="007E47D9">
      <w:pPr>
        <w:spacing w:line="480" w:lineRule="auto"/>
      </w:pPr>
    </w:p>
    <w:p w14:paraId="564FE29D" w14:textId="4BAAC9ED" w:rsidR="00C93A9A" w:rsidRDefault="002134BE" w:rsidP="007E47D9">
      <w:pPr>
        <w:spacing w:line="480" w:lineRule="auto"/>
      </w:pPr>
      <w:r>
        <w:t xml:space="preserve">In the </w:t>
      </w:r>
      <w:r w:rsidR="00B44770">
        <w:t>investigation of</w:t>
      </w:r>
      <w:r>
        <w:t xml:space="preserve"> </w:t>
      </w:r>
      <w:r w:rsidR="00B44770">
        <w:t>relatives</w:t>
      </w:r>
      <w:r>
        <w:t xml:space="preserve"> of patients w</w:t>
      </w:r>
      <w:r w:rsidR="00474040">
        <w:t xml:space="preserve">ith </w:t>
      </w:r>
      <w:r w:rsidR="0082112E">
        <w:t xml:space="preserve">HCM, </w:t>
      </w:r>
      <w:r w:rsidR="00B44770">
        <w:t>one may</w:t>
      </w:r>
      <w:r>
        <w:t xml:space="preserve"> identify an a</w:t>
      </w:r>
      <w:r w:rsidR="00474040">
        <w:t>thlete who is genotype-</w:t>
      </w:r>
      <w:r>
        <w:t xml:space="preserve">positive for one of the known causative HCM </w:t>
      </w:r>
      <w:r w:rsidR="0082112E">
        <w:t xml:space="preserve">genes </w:t>
      </w:r>
      <w:r w:rsidR="00474040">
        <w:t xml:space="preserve">but </w:t>
      </w:r>
      <w:r w:rsidR="00513904">
        <w:t>does not exhibit any of the overt features of disease</w:t>
      </w:r>
      <w:r>
        <w:t xml:space="preserve"> after extensive investigation</w:t>
      </w:r>
      <w:r w:rsidR="00513904">
        <w:t>.</w:t>
      </w:r>
      <w:r w:rsidR="0082112E">
        <w:t xml:space="preserve"> At present this is a challenging dilemma, as </w:t>
      </w:r>
      <w:r w:rsidR="00474040">
        <w:t>the natural history of genotype-positive/phenotype-</w:t>
      </w:r>
      <w:r w:rsidR="0082112E">
        <w:t xml:space="preserve">negative </w:t>
      </w:r>
      <w:r w:rsidR="00155C26">
        <w:t xml:space="preserve"> </w:t>
      </w:r>
      <w:r w:rsidR="0082112E">
        <w:t>(G+/P-) individuals is not completely understood.</w:t>
      </w:r>
      <w:r w:rsidR="00513904">
        <w:t xml:space="preserve"> </w:t>
      </w:r>
      <w:r w:rsidR="00B44770">
        <w:t>Recent</w:t>
      </w:r>
      <w:r w:rsidR="0082112E">
        <w:t xml:space="preserve"> studies suggest that </w:t>
      </w:r>
      <w:r w:rsidR="00D267EF">
        <w:t>these</w:t>
      </w:r>
      <w:r w:rsidR="0082112E">
        <w:t xml:space="preserve"> individuals </w:t>
      </w:r>
      <w:r w:rsidR="00513904">
        <w:t>generally</w:t>
      </w:r>
      <w:r w:rsidR="0082112E">
        <w:t xml:space="preserve"> have a benign clinical course with low penetrance of phenotypic disease and an absence of clinical even</w:t>
      </w:r>
      <w:r w:rsidR="00A25862">
        <w:t>ts</w:t>
      </w:r>
      <w:r w:rsidR="002078ED">
        <w:fldChar w:fldCharType="begin">
          <w:fldData xml:space="preserve">PEVuZE5vdGU+PENpdGUgRXhjbHVkZVllYXI9IjEiPjxBdXRob3I+R3JheTwvQXV0aG9yPjxZZWFy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</w:fldData>
        </w:fldChar>
      </w:r>
      <w:r w:rsidR="00190AE3">
        <w:instrText xml:space="preserve"> ADDIN EN.CITE </w:instrText>
      </w:r>
      <w:r w:rsidR="00190AE3">
        <w:fldChar w:fldCharType="begin">
          <w:fldData xml:space="preserve">PEVuZE5vdGU+PENpdGUgRXhjbHVkZVllYXI9IjEiPjxBdXRob3I+R3JheTwvQXV0aG9yPjxZZWFy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</w:fldData>
        </w:fldChar>
      </w:r>
      <w:r w:rsidR="00190AE3">
        <w:instrText xml:space="preserve"> ADDIN EN.CITE.DATA </w:instrText>
      </w:r>
      <w:r w:rsidR="00190AE3">
        <w:fldChar w:fldCharType="end"/>
      </w:r>
      <w:r w:rsidR="002078ED">
        <w:fldChar w:fldCharType="separate"/>
      </w:r>
      <w:r w:rsidR="00190AE3" w:rsidRPr="00190AE3">
        <w:rPr>
          <w:noProof/>
          <w:vertAlign w:val="superscript"/>
        </w:rPr>
        <w:t>21 22</w:t>
      </w:r>
      <w:r w:rsidR="002078ED">
        <w:fldChar w:fldCharType="end"/>
      </w:r>
      <w:r w:rsidR="0082112E">
        <w:t>. Based on these considerations if no phenotype of HCM is demonstrated after extensive investigation</w:t>
      </w:r>
      <w:r w:rsidR="00A25862">
        <w:t xml:space="preserve"> and there is no family history of SCD,</w:t>
      </w:r>
      <w:r w:rsidR="0082112E">
        <w:t xml:space="preserve"> AHA recommendations permit competition</w:t>
      </w:r>
      <w:r w:rsidR="00A25862">
        <w:t xml:space="preserve"> in all sports</w:t>
      </w:r>
      <w:r w:rsidR="002078ED">
        <w:fldChar w:fldCharType="begin">
          <w:fldData xml:space="preserve">PEVuZE5vdGU+PENpdGUgRXhjbHVkZVllYXI9IjEiPjxBdXRob3I+TWFyb248L0F1dGhvcj48WWVh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</w:fldData>
        </w:fldChar>
      </w:r>
      <w:r w:rsidR="00190AE3">
        <w:instrText xml:space="preserve"> ADDIN EN.CITE </w:instrText>
      </w:r>
      <w:r w:rsidR="00190AE3">
        <w:fldChar w:fldCharType="begin">
          <w:fldData xml:space="preserve">PEVuZE5vdGU+PENpdGUgRXhjbHVkZVllYXI9IjEiPjxBdXRob3I+TWFyb248L0F1dGhvcj48WWVh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</w:fldData>
        </w:fldChar>
      </w:r>
      <w:r w:rsidR="00190AE3">
        <w:instrText xml:space="preserve"> ADDIN EN.CITE.DATA </w:instrText>
      </w:r>
      <w:r w:rsidR="00190AE3">
        <w:fldChar w:fldCharType="end"/>
      </w:r>
      <w:r w:rsidR="002078ED">
        <w:fldChar w:fldCharType="separate"/>
      </w:r>
      <w:r w:rsidR="00190AE3" w:rsidRPr="00190AE3">
        <w:rPr>
          <w:noProof/>
          <w:vertAlign w:val="superscript"/>
        </w:rPr>
        <w:t>23</w:t>
      </w:r>
      <w:r w:rsidR="002078ED">
        <w:fldChar w:fldCharType="end"/>
      </w:r>
      <w:r w:rsidR="0082112E">
        <w:t xml:space="preserve">. </w:t>
      </w:r>
    </w:p>
    <w:p w14:paraId="073EC701" w14:textId="77777777" w:rsidR="00A3546E" w:rsidRDefault="00A3546E" w:rsidP="007E47D9">
      <w:pPr>
        <w:spacing w:line="480" w:lineRule="auto"/>
      </w:pPr>
    </w:p>
    <w:p w14:paraId="3D0DCA65" w14:textId="3AA05225" w:rsidR="00C83AB6" w:rsidRPr="00D47404" w:rsidRDefault="00C83AB6" w:rsidP="007E47D9">
      <w:pPr>
        <w:spacing w:line="480" w:lineRule="auto"/>
        <w:rPr>
          <w:b/>
        </w:rPr>
      </w:pPr>
      <w:proofErr w:type="spellStart"/>
      <w:r w:rsidRPr="00D47404">
        <w:rPr>
          <w:b/>
        </w:rPr>
        <w:t>Arrhythmogenic</w:t>
      </w:r>
      <w:proofErr w:type="spellEnd"/>
      <w:r w:rsidRPr="00D47404">
        <w:rPr>
          <w:b/>
        </w:rPr>
        <w:t xml:space="preserve"> Right Ventricular Cardiomyopathy </w:t>
      </w:r>
    </w:p>
    <w:p w14:paraId="47B0CBF0" w14:textId="77777777" w:rsidR="00972035" w:rsidRDefault="00972035" w:rsidP="007E47D9">
      <w:pPr>
        <w:spacing w:line="480" w:lineRule="auto"/>
      </w:pPr>
    </w:p>
    <w:p w14:paraId="38C0308E" w14:textId="105061E7" w:rsidR="00972035" w:rsidRDefault="00CD60C2" w:rsidP="007E47D9">
      <w:pPr>
        <w:spacing w:line="480" w:lineRule="auto"/>
      </w:pPr>
      <w:r>
        <w:t>T</w:t>
      </w:r>
      <w:r w:rsidR="00CF3ACA">
        <w:t xml:space="preserve">he risk of SCD during exertion </w:t>
      </w:r>
      <w:r>
        <w:t xml:space="preserve">is </w:t>
      </w:r>
      <w:r w:rsidR="00513904">
        <w:t>particularly</w:t>
      </w:r>
      <w:r>
        <w:t xml:space="preserve"> high </w:t>
      </w:r>
      <w:r w:rsidR="00513904">
        <w:t>with</w:t>
      </w:r>
      <w:r w:rsidR="00CF3ACA">
        <w:t xml:space="preserve"> </w:t>
      </w:r>
      <w:proofErr w:type="spellStart"/>
      <w:r w:rsidR="00B44770">
        <w:t>arrhythmogenic</w:t>
      </w:r>
      <w:proofErr w:type="spellEnd"/>
      <w:r w:rsidR="00B44770">
        <w:t xml:space="preserve"> right ventricular cardiomyopathy (ARVC) </w:t>
      </w:r>
      <w:r w:rsidR="00513904">
        <w:t xml:space="preserve">and is </w:t>
      </w:r>
      <w:r w:rsidR="00513904" w:rsidRPr="000928E6">
        <w:t xml:space="preserve">thought to be secondary to arrhythmias provoked by repeated bouts of </w:t>
      </w:r>
      <w:proofErr w:type="spellStart"/>
      <w:r w:rsidR="00513904" w:rsidRPr="000928E6">
        <w:t>myocyte</w:t>
      </w:r>
      <w:proofErr w:type="spellEnd"/>
      <w:r w:rsidR="00513904" w:rsidRPr="000928E6">
        <w:t xml:space="preserve"> </w:t>
      </w:r>
      <w:r w:rsidR="00360726" w:rsidRPr="000928E6">
        <w:t xml:space="preserve">detachment and subsequent </w:t>
      </w:r>
      <w:r w:rsidR="00560CCF" w:rsidRPr="00A14DF2">
        <w:t>inflammation exacerbated by the</w:t>
      </w:r>
      <w:r w:rsidR="00360726" w:rsidRPr="000928E6">
        <w:t xml:space="preserve"> </w:t>
      </w:r>
      <w:proofErr w:type="spellStart"/>
      <w:r w:rsidR="00360726" w:rsidRPr="000928E6">
        <w:t>haemodynamic</w:t>
      </w:r>
      <w:proofErr w:type="spellEnd"/>
      <w:r w:rsidR="00360726" w:rsidRPr="000928E6">
        <w:t xml:space="preserve"> burden of exercise on the ventricles.</w:t>
      </w:r>
      <w:r>
        <w:t xml:space="preserve"> </w:t>
      </w:r>
      <w:r w:rsidR="00C71C59">
        <w:t xml:space="preserve">Athletes with ARVC </w:t>
      </w:r>
      <w:r>
        <w:t>should cease competitive sport, with the exception of class IA sports</w:t>
      </w:r>
      <w:r w:rsidR="00360726">
        <w:t xml:space="preserve">. </w:t>
      </w:r>
      <w:r w:rsidR="00360726" w:rsidRPr="00F30B27">
        <w:t xml:space="preserve">As with HCM, the differentiation between physiological RV enlargement and </w:t>
      </w:r>
      <w:r w:rsidR="00360726" w:rsidRPr="000928E6">
        <w:t>ARVC may be difficult</w:t>
      </w:r>
      <w:r w:rsidR="00560CCF" w:rsidRPr="00A14DF2">
        <w:t>,</w:t>
      </w:r>
      <w:r w:rsidR="00360726" w:rsidRPr="00F30B27">
        <w:t xml:space="preserve"> particular</w:t>
      </w:r>
      <w:r w:rsidR="00560CCF" w:rsidRPr="00A14DF2">
        <w:t>ly</w:t>
      </w:r>
      <w:r w:rsidR="00360726" w:rsidRPr="00F30B27">
        <w:t xml:space="preserve"> in </w:t>
      </w:r>
      <w:r w:rsidR="003F52BE">
        <w:lastRenderedPageBreak/>
        <w:t xml:space="preserve">endurance </w:t>
      </w:r>
      <w:r w:rsidR="00360726" w:rsidRPr="00F30B27">
        <w:t>athletes</w:t>
      </w:r>
      <w:r w:rsidR="00360726">
        <w:t xml:space="preserve"> w</w:t>
      </w:r>
      <w:r w:rsidR="003F52BE">
        <w:t>ho show both RV enlargement and</w:t>
      </w:r>
      <w:r w:rsidR="00360726">
        <w:t xml:space="preserve"> anterior T wave inversion</w:t>
      </w:r>
      <w:r w:rsidR="00560CCF">
        <w:t xml:space="preserve"> (see Figure 2</w:t>
      </w:r>
      <w:r w:rsidR="00360726">
        <w:t>).</w:t>
      </w:r>
    </w:p>
    <w:p w14:paraId="7A5746DE" w14:textId="77777777" w:rsidR="00CD60C2" w:rsidRDefault="00CD60C2" w:rsidP="007E47D9">
      <w:pPr>
        <w:spacing w:line="480" w:lineRule="auto"/>
      </w:pPr>
    </w:p>
    <w:p w14:paraId="118738AA" w14:textId="1ECF44DA" w:rsidR="00CD60C2" w:rsidRDefault="00CD60C2" w:rsidP="007E47D9">
      <w:pPr>
        <w:spacing w:line="480" w:lineRule="auto"/>
      </w:pPr>
      <w:r>
        <w:t>A wealth of recent human and animal studies demonstrate that those with an ARVC genotype are susceptible to developing the phenotype with intensive exercise</w:t>
      </w:r>
      <w:r w:rsidR="002078ED">
        <w:fldChar w:fldCharType="begin">
          <w:fldData xml:space="preserve">PEVuZE5vdGU+PENpdGUgRXhjbHVkZVllYXI9IjEiPjxBdXRob3I+S2lyY2hob2Y8L0F1dGhvcj48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==
</w:fldData>
        </w:fldChar>
      </w:r>
      <w:r w:rsidR="00190AE3">
        <w:instrText xml:space="preserve"> ADDIN EN.CITE </w:instrText>
      </w:r>
      <w:r w:rsidR="00190AE3">
        <w:fldChar w:fldCharType="begin">
          <w:fldData xml:space="preserve">PEVuZE5vdGU+PENpdGUgRXhjbHVkZVllYXI9IjEiPjxBdXRob3I+S2lyY2hob2Y8L0F1dGhvcj48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==
</w:fldData>
        </w:fldChar>
      </w:r>
      <w:r w:rsidR="00190AE3">
        <w:instrText xml:space="preserve"> ADDIN EN.CITE.DATA </w:instrText>
      </w:r>
      <w:r w:rsidR="00190AE3">
        <w:fldChar w:fldCharType="end"/>
      </w:r>
      <w:r w:rsidR="002078ED">
        <w:fldChar w:fldCharType="separate"/>
      </w:r>
      <w:r w:rsidR="00190AE3" w:rsidRPr="00190AE3">
        <w:rPr>
          <w:noProof/>
          <w:vertAlign w:val="superscript"/>
        </w:rPr>
        <w:t>24-29</w:t>
      </w:r>
      <w:r w:rsidR="002078ED">
        <w:fldChar w:fldCharType="end"/>
      </w:r>
      <w:r>
        <w:t xml:space="preserve">. </w:t>
      </w:r>
      <w:r w:rsidR="008842EF">
        <w:t xml:space="preserve"> Based on this evidence</w:t>
      </w:r>
      <w:r w:rsidR="007D2CC3">
        <w:t xml:space="preserve">, it is recommended that G+/P- athletes cease competitive </w:t>
      </w:r>
      <w:proofErr w:type="gramStart"/>
      <w:r w:rsidR="007D2CC3">
        <w:t>sports,</w:t>
      </w:r>
      <w:proofErr w:type="gramEnd"/>
      <w:r w:rsidR="007D2CC3">
        <w:t xml:space="preserve"> with the exception of class IA</w:t>
      </w:r>
      <w:r w:rsidR="007A0054">
        <w:t xml:space="preserve"> sports</w:t>
      </w:r>
      <w:r w:rsidR="00360726" w:rsidDel="00360726">
        <w:t xml:space="preserve"> </w:t>
      </w:r>
      <w:r w:rsidR="002078ED">
        <w:fldChar w:fldCharType="begin">
          <w:fldData xml:space="preserve">PEVuZE5vdGU+PENpdGUgRXhjbHVkZVllYXI9IjEiPjxBdXRob3I+TWFyb248L0F1dGhvcj48WWVh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</w:fldData>
        </w:fldChar>
      </w:r>
      <w:r w:rsidR="00190AE3">
        <w:instrText xml:space="preserve"> ADDIN EN.CITE </w:instrText>
      </w:r>
      <w:r w:rsidR="00190AE3">
        <w:fldChar w:fldCharType="begin">
          <w:fldData xml:space="preserve">PEVuZE5vdGU+PENpdGUgRXhjbHVkZVllYXI9IjEiPjxBdXRob3I+TWFyb248L0F1dGhvcj48WWVh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</w:fldData>
        </w:fldChar>
      </w:r>
      <w:r w:rsidR="00190AE3">
        <w:instrText xml:space="preserve"> ADDIN EN.CITE.DATA </w:instrText>
      </w:r>
      <w:r w:rsidR="00190AE3">
        <w:fldChar w:fldCharType="end"/>
      </w:r>
      <w:r w:rsidR="002078ED">
        <w:fldChar w:fldCharType="separate"/>
      </w:r>
      <w:r w:rsidR="00190AE3" w:rsidRPr="00190AE3">
        <w:rPr>
          <w:noProof/>
          <w:vertAlign w:val="superscript"/>
        </w:rPr>
        <w:t>23</w:t>
      </w:r>
      <w:r w:rsidR="002078ED">
        <w:fldChar w:fldCharType="end"/>
      </w:r>
      <w:r w:rsidR="008842EF">
        <w:t xml:space="preserve">. </w:t>
      </w:r>
    </w:p>
    <w:p w14:paraId="4BA0D710" w14:textId="77777777" w:rsidR="00983F33" w:rsidRDefault="00983F33" w:rsidP="007E47D9">
      <w:pPr>
        <w:spacing w:line="480" w:lineRule="auto"/>
      </w:pPr>
    </w:p>
    <w:p w14:paraId="74676776" w14:textId="2BE0711B" w:rsidR="00983F33" w:rsidRDefault="00983F33" w:rsidP="007E47D9">
      <w:pPr>
        <w:spacing w:line="480" w:lineRule="auto"/>
      </w:pPr>
      <w:r>
        <w:t>Whilst the risk of disease progression with continued high intensity physical activity is a genuine concern, advising ARVC patients to live a sedentary lifestyle</w:t>
      </w:r>
      <w:r w:rsidR="00C255BB">
        <w:t xml:space="preserve"> may be associated with greater morbidity in the long term. Therefore, young patients should be counseled about the importance of maintaining regular low to moderate intensity aerobic and static exercises. Practical exercise advice for all patients with cardiovascular conditions is outlined at the end of this article.</w:t>
      </w:r>
    </w:p>
    <w:p w14:paraId="22945F9C" w14:textId="77777777" w:rsidR="00C83AB6" w:rsidRDefault="00C83AB6" w:rsidP="007E47D9">
      <w:pPr>
        <w:spacing w:line="480" w:lineRule="auto"/>
      </w:pPr>
    </w:p>
    <w:p w14:paraId="24D35C36" w14:textId="4EBBFB03" w:rsidR="00C83AB6" w:rsidRPr="00D47404" w:rsidRDefault="00C83AB6" w:rsidP="007E47D9">
      <w:pPr>
        <w:spacing w:line="480" w:lineRule="auto"/>
        <w:rPr>
          <w:b/>
        </w:rPr>
      </w:pPr>
      <w:r w:rsidRPr="00D47404">
        <w:rPr>
          <w:b/>
        </w:rPr>
        <w:t>Dilated Cardiomyopathy</w:t>
      </w:r>
      <w:r w:rsidR="00D2793C" w:rsidRPr="00D47404">
        <w:rPr>
          <w:b/>
        </w:rPr>
        <w:t xml:space="preserve"> and </w:t>
      </w:r>
      <w:r w:rsidRPr="00D47404">
        <w:rPr>
          <w:b/>
        </w:rPr>
        <w:t xml:space="preserve">Left Ventricular Non-Compaction </w:t>
      </w:r>
      <w:r w:rsidR="007A0054">
        <w:rPr>
          <w:b/>
        </w:rPr>
        <w:t>Cardiomyopathy</w:t>
      </w:r>
    </w:p>
    <w:p w14:paraId="5B854DB8" w14:textId="77777777" w:rsidR="00C83AB6" w:rsidRDefault="00C83AB6" w:rsidP="007E47D9">
      <w:pPr>
        <w:spacing w:line="480" w:lineRule="auto"/>
      </w:pPr>
    </w:p>
    <w:p w14:paraId="732160E3" w14:textId="6B375F17" w:rsidR="00E900E9" w:rsidRDefault="00E77E76" w:rsidP="007E47D9">
      <w:pPr>
        <w:spacing w:line="480" w:lineRule="auto"/>
      </w:pPr>
      <w:r>
        <w:t>D</w:t>
      </w:r>
      <w:r w:rsidR="00D2793C">
        <w:t>ilated cardiomyopathy</w:t>
      </w:r>
      <w:r w:rsidR="00FD2E04">
        <w:t xml:space="preserve"> (DCM)</w:t>
      </w:r>
      <w:r w:rsidR="00D2793C">
        <w:t xml:space="preserve"> includes various </w:t>
      </w:r>
      <w:proofErr w:type="spellStart"/>
      <w:r w:rsidR="00D2793C">
        <w:t>aetiologi</w:t>
      </w:r>
      <w:r w:rsidR="00D47404">
        <w:t>cally</w:t>
      </w:r>
      <w:proofErr w:type="spellEnd"/>
      <w:r w:rsidR="00D47404">
        <w:t xml:space="preserve"> diverse disorders that may be</w:t>
      </w:r>
      <w:r w:rsidR="00D2793C">
        <w:t xml:space="preserve"> genetic or secondary to infection, inflammation, metabolic disorders, </w:t>
      </w:r>
      <w:proofErr w:type="gramStart"/>
      <w:r w:rsidR="00D2793C">
        <w:t>exposure</w:t>
      </w:r>
      <w:proofErr w:type="gramEnd"/>
      <w:r w:rsidR="00D2793C">
        <w:t xml:space="preserve"> to toxic substances or idiopathic.</w:t>
      </w:r>
      <w:r w:rsidR="00D47404">
        <w:t xml:space="preserve"> </w:t>
      </w:r>
      <w:r w:rsidR="005002D2">
        <w:t>Left ventricular non-</w:t>
      </w:r>
      <w:r>
        <w:t>compaction</w:t>
      </w:r>
      <w:r w:rsidR="00FD2E04">
        <w:t xml:space="preserve"> (LVNC)</w:t>
      </w:r>
      <w:r w:rsidR="00D2793C">
        <w:t xml:space="preserve"> </w:t>
      </w:r>
      <w:r w:rsidR="00E900E9">
        <w:t xml:space="preserve">is a novel and </w:t>
      </w:r>
      <w:r>
        <w:t xml:space="preserve">yet </w:t>
      </w:r>
      <w:r w:rsidR="00E900E9">
        <w:t xml:space="preserve">unclassified cardiomyopathy, characterized by prominent left ventricular </w:t>
      </w:r>
      <w:proofErr w:type="spellStart"/>
      <w:r w:rsidR="00E900E9">
        <w:t>trabeculation</w:t>
      </w:r>
      <w:proofErr w:type="spellEnd"/>
      <w:r w:rsidR="00E900E9">
        <w:t xml:space="preserve"> separated by deep recesses</w:t>
      </w:r>
      <w:r w:rsidR="00B44D92">
        <w:fldChar w:fldCharType="begin"/>
      </w:r>
      <w:r w:rsidR="00190AE3">
        <w:instrText xml:space="preserve"> ADDIN EN.CITE &lt;EndNote&gt;&lt;Cite ExcludeYear="1"&gt;&lt;Author&gt;Towbin&lt;/Author&gt;&lt;Year&gt;2015&lt;/Year&gt;&lt;IDText&gt;Left ventricular non-compaction cardiomyopathy&lt;/IDText&gt;&lt;DisplayText&gt;&lt;style face="superscript"&gt;30&lt;/style&gt;&lt;/DisplayText&gt;&lt;record&gt;&lt;dates&gt;&lt;pub-dates&gt;&lt;date&gt;Aug&lt;/date&gt;&lt;/pub-dates&gt;&lt;year&gt;2015&lt;/year&gt;&lt;/dates&gt;&lt;keywords&gt;&lt;keyword&gt;Animals&lt;/keyword&gt;&lt;keyword&gt;Anticoagulants&lt;/keyword&gt;&lt;keyword&gt;Arrhythmias, Cardiac&lt;/keyword&gt;&lt;keyword&gt;Cardiomyopathy, Dilated&lt;/keyword&gt;&lt;keyword&gt;Defibrillators, Implantable&lt;/keyword&gt;&lt;keyword&gt;Disease Models, Animal&lt;/keyword&gt;&lt;keyword&gt;Echocardiography&lt;/keyword&gt;&lt;keyword&gt;Electrocardiography&lt;/keyword&gt;&lt;keyword&gt;Female&lt;/keyword&gt;&lt;keyword&gt;Humans&lt;/keyword&gt;&lt;keyword&gt;Isolated Noncompaction of the Ventricular Myocardium&lt;/keyword&gt;&lt;keyword&gt;Magnetic Resonance Angiography&lt;/keyword&gt;&lt;keyword&gt;Male&lt;/keyword&gt;&lt;keyword&gt;Mice&lt;/keyword&gt;&lt;keyword&gt;Mutation&lt;/keyword&gt;&lt;keyword&gt;Signal Transduction&lt;/keyword&gt;&lt;keyword&gt;Treatment Outcome&lt;/keyword&gt;&lt;/keywords&gt;&lt;urls&gt;&lt;related-urls&gt;&lt;url&gt;http://www.ncbi.nlm.nih.gov/pubmed/25865865&lt;/url&gt;&lt;/related-urls&gt;&lt;/urls&gt;&lt;isbn&gt;1474-547X&lt;/isbn&gt;&lt;titles&gt;&lt;title&gt;Left ventricular non-compaction cardiomyopathy&lt;/title&gt;&lt;secondary-title&gt;Lancet&lt;/secondary-title&gt;&lt;/titles&gt;&lt;pages&gt;813-25&lt;/pages&gt;&lt;number&gt;9995&lt;/number&gt;&lt;contributors&gt;&lt;authors&gt;&lt;author&gt;Towbin, J. A.&lt;/author&gt;&lt;author&gt;Lorts, A.&lt;/author&gt;&lt;author&gt;Jefferies, J. L.&lt;/author&gt;&lt;/authors&gt;&lt;/contributors&gt;&lt;language&gt;eng&lt;/language&gt;&lt;added-date format="utc"&gt;1454493121&lt;/added-date&gt;&lt;ref-type name="Journal Article"&gt;17&lt;/ref-type&gt;&lt;rec-number&gt;358&lt;/rec-number&gt;&lt;last-updated-date format="utc"&gt;1464728593&lt;/last-updated-date&gt;&lt;accession-num&gt;25865865&lt;/accession-num&gt;&lt;electronic-resource-num&gt;10.1016/S0140-6736(14)61282-4&lt;/electronic-resource-num&gt;&lt;volume&gt;386&lt;/volume&gt;&lt;/record&gt;&lt;/Cite&gt;&lt;/EndNote&gt;</w:instrText>
      </w:r>
      <w:r w:rsidR="00B44D92">
        <w:fldChar w:fldCharType="separate"/>
      </w:r>
      <w:r w:rsidR="00190AE3" w:rsidRPr="00190AE3">
        <w:rPr>
          <w:noProof/>
          <w:vertAlign w:val="superscript"/>
        </w:rPr>
        <w:t>30</w:t>
      </w:r>
      <w:r w:rsidR="00B44D92">
        <w:fldChar w:fldCharType="end"/>
      </w:r>
      <w:r w:rsidR="00E900E9">
        <w:t xml:space="preserve">. </w:t>
      </w:r>
    </w:p>
    <w:p w14:paraId="1E350DE3" w14:textId="77777777" w:rsidR="00E900E9" w:rsidRDefault="00E900E9" w:rsidP="007E47D9">
      <w:pPr>
        <w:spacing w:line="480" w:lineRule="auto"/>
      </w:pPr>
    </w:p>
    <w:p w14:paraId="1271C8DC" w14:textId="3F54B428" w:rsidR="00D2793C" w:rsidRDefault="00E900E9" w:rsidP="007E47D9">
      <w:pPr>
        <w:spacing w:line="480" w:lineRule="auto"/>
      </w:pPr>
      <w:r>
        <w:lastRenderedPageBreak/>
        <w:t>Both conditions share similarities in that they are rare causes of SCD in athletes</w:t>
      </w:r>
      <w:r w:rsidR="00084462">
        <w:t>, those at risk of SCD tend to be symptomatic and unable to perform intensive physical activity</w:t>
      </w:r>
      <w:r w:rsidR="00E77E76">
        <w:t xml:space="preserve"> and</w:t>
      </w:r>
      <w:r w:rsidR="00084462">
        <w:t xml:space="preserve"> they share the same clinica</w:t>
      </w:r>
      <w:r w:rsidR="0044387C">
        <w:t>l management</w:t>
      </w:r>
      <w:r w:rsidR="00E77E76">
        <w:t xml:space="preserve">. As with </w:t>
      </w:r>
      <w:r w:rsidR="009F734A">
        <w:t xml:space="preserve">the </w:t>
      </w:r>
      <w:r w:rsidR="00E77E76">
        <w:t>other cardiomyopathies some athletes reveal structural changes overlapping with mild phenotypes of both DCM and LVNC</w:t>
      </w:r>
      <w:r w:rsidR="0044387C">
        <w:t xml:space="preserve"> </w:t>
      </w:r>
      <w:r w:rsidR="00FA7A11">
        <w:t xml:space="preserve">(see Figure </w:t>
      </w:r>
      <w:r w:rsidR="00560CCF">
        <w:t>2</w:t>
      </w:r>
      <w:r w:rsidR="006B2694">
        <w:t>).</w:t>
      </w:r>
    </w:p>
    <w:p w14:paraId="156EF74E" w14:textId="77777777" w:rsidR="006B2694" w:rsidRDefault="006B2694" w:rsidP="007E47D9">
      <w:pPr>
        <w:spacing w:line="480" w:lineRule="auto"/>
      </w:pPr>
    </w:p>
    <w:p w14:paraId="39E27198" w14:textId="6E4F6C25" w:rsidR="006A4E16" w:rsidRDefault="006A4E16" w:rsidP="007E47D9">
      <w:pPr>
        <w:spacing w:line="480" w:lineRule="auto"/>
      </w:pPr>
      <w:r>
        <w:t xml:space="preserve">Athletes with DCM or LVNC should not participate in competitive </w:t>
      </w:r>
      <w:proofErr w:type="gramStart"/>
      <w:r>
        <w:t>sports,</w:t>
      </w:r>
      <w:proofErr w:type="gramEnd"/>
      <w:r>
        <w:t xml:space="preserve"> </w:t>
      </w:r>
      <w:r w:rsidR="00054768">
        <w:t xml:space="preserve">with the </w:t>
      </w:r>
      <w:r>
        <w:t>except</w:t>
      </w:r>
      <w:r w:rsidR="00054768">
        <w:t>ion of</w:t>
      </w:r>
      <w:r>
        <w:t xml:space="preserve"> class IA sports</w:t>
      </w:r>
      <w:r w:rsidR="002078ED">
        <w:fldChar w:fldCharType="begin">
          <w:fldData xml:space="preserve">PEVuZE5vdGU+PENpdGUgRXhjbHVkZVllYXI9IjEiPjxBdXRob3I+TWFyb248L0F1dGhvcj48WWVh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</w:fldData>
        </w:fldChar>
      </w:r>
      <w:r w:rsidR="00190AE3">
        <w:instrText xml:space="preserve"> ADDIN EN.CITE </w:instrText>
      </w:r>
      <w:r w:rsidR="00190AE3">
        <w:fldChar w:fldCharType="begin">
          <w:fldData xml:space="preserve">PEVuZE5vdGU+PENpdGUgRXhjbHVkZVllYXI9IjEiPjxBdXRob3I+TWFyb248L0F1dGhvcj48WWVh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</w:fldData>
        </w:fldChar>
      </w:r>
      <w:r w:rsidR="00190AE3">
        <w:instrText xml:space="preserve"> ADDIN EN.CITE.DATA </w:instrText>
      </w:r>
      <w:r w:rsidR="00190AE3">
        <w:fldChar w:fldCharType="end"/>
      </w:r>
      <w:r w:rsidR="002078ED">
        <w:fldChar w:fldCharType="separate"/>
      </w:r>
      <w:r w:rsidR="00190AE3" w:rsidRPr="00190AE3">
        <w:rPr>
          <w:noProof/>
          <w:vertAlign w:val="superscript"/>
        </w:rPr>
        <w:t>23</w:t>
      </w:r>
      <w:r w:rsidR="002078ED">
        <w:fldChar w:fldCharType="end"/>
      </w:r>
      <w:r>
        <w:t>.  Other principles of management</w:t>
      </w:r>
      <w:r w:rsidR="00AD576C">
        <w:t xml:space="preserve"> include</w:t>
      </w:r>
      <w:r>
        <w:t xml:space="preserve"> evidence-based therapy for left ventricular systolic impairment</w:t>
      </w:r>
      <w:r w:rsidR="00AD576C">
        <w:t xml:space="preserve"> and d</w:t>
      </w:r>
      <w:r w:rsidR="00054768">
        <w:t>evice</w:t>
      </w:r>
      <w:r>
        <w:t xml:space="preserve"> therapy </w:t>
      </w:r>
      <w:r w:rsidR="000D3EDC">
        <w:t>when indicated</w:t>
      </w:r>
      <w:r w:rsidR="00054768">
        <w:t xml:space="preserve"> </w:t>
      </w:r>
      <w:r>
        <w:t>for primary and secondary prevention</w:t>
      </w:r>
      <w:r w:rsidR="000D3EDC">
        <w:t xml:space="preserve"> of SCD</w:t>
      </w:r>
      <w:r w:rsidR="002078ED">
        <w:fldChar w:fldCharType="begin">
          <w:fldData xml:space="preserve">PEVuZE5vdGU+PENpdGUgRXhjbHVkZVllYXI9IjEiPjxBdXRob3I+UG9uaWtvd3NraTwvQXV0aG9y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</w:fldData>
        </w:fldChar>
      </w:r>
      <w:r w:rsidR="00190AE3">
        <w:instrText xml:space="preserve"> ADDIN EN.CITE </w:instrText>
      </w:r>
      <w:r w:rsidR="00190AE3">
        <w:fldChar w:fldCharType="begin">
          <w:fldData xml:space="preserve">PEVuZE5vdGU+PENpdGUgRXhjbHVkZVllYXI9IjEiPjxBdXRob3I+UG9uaWtvd3NraTwvQXV0aG9y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</w:fldData>
        </w:fldChar>
      </w:r>
      <w:r w:rsidR="00190AE3">
        <w:instrText xml:space="preserve"> ADDIN EN.CITE.DATA </w:instrText>
      </w:r>
      <w:r w:rsidR="00190AE3">
        <w:fldChar w:fldCharType="end"/>
      </w:r>
      <w:r w:rsidR="002078ED">
        <w:fldChar w:fldCharType="separate"/>
      </w:r>
      <w:r w:rsidR="00190AE3" w:rsidRPr="00190AE3">
        <w:rPr>
          <w:noProof/>
          <w:vertAlign w:val="superscript"/>
        </w:rPr>
        <w:t>31</w:t>
      </w:r>
      <w:r w:rsidR="002078ED">
        <w:fldChar w:fldCharType="end"/>
      </w:r>
      <w:r w:rsidR="00054768">
        <w:t xml:space="preserve">. </w:t>
      </w:r>
    </w:p>
    <w:p w14:paraId="18585790" w14:textId="77777777" w:rsidR="000D17CB" w:rsidRDefault="000D17CB" w:rsidP="007E47D9">
      <w:pPr>
        <w:spacing w:line="480" w:lineRule="auto"/>
      </w:pPr>
    </w:p>
    <w:p w14:paraId="1023F479" w14:textId="465A9BD9" w:rsidR="000D17CB" w:rsidRDefault="000D17CB" w:rsidP="007E47D9">
      <w:pPr>
        <w:spacing w:line="480" w:lineRule="auto"/>
      </w:pPr>
      <w:r>
        <w:t xml:space="preserve">It remains a matter of </w:t>
      </w:r>
      <w:r w:rsidR="00B31775">
        <w:t xml:space="preserve">current </w:t>
      </w:r>
      <w:r>
        <w:t xml:space="preserve">debate, whether physiological remodeling of the athlete’s heart in some individuals can include prominent left ventricular </w:t>
      </w:r>
      <w:proofErr w:type="spellStart"/>
      <w:r>
        <w:t>hypertrabeculation</w:t>
      </w:r>
      <w:proofErr w:type="spellEnd"/>
      <w:r w:rsidR="002879B3">
        <w:t>.</w:t>
      </w:r>
      <w:r w:rsidR="00B31775">
        <w:t xml:space="preserve"> </w:t>
      </w:r>
      <w:r w:rsidR="002879B3">
        <w:t>In the knowledge that current imaging criteria fo</w:t>
      </w:r>
      <w:r w:rsidR="005D7280">
        <w:t>r the diagnosis of LVNC suffer</w:t>
      </w:r>
      <w:r w:rsidR="002879B3">
        <w:t xml:space="preserve"> substantial false-positive rate</w:t>
      </w:r>
      <w:r w:rsidR="005D7280">
        <w:t>s</w:t>
      </w:r>
      <w:r w:rsidR="002879B3">
        <w:t xml:space="preserve"> when applied to low risk populations</w:t>
      </w:r>
      <w:r w:rsidR="001164F1">
        <w:fldChar w:fldCharType="begin">
          <w:fldData xml:space="preserve">PEVuZE5vdGU+PENpdGUgRXhjbHVkZVllYXI9IjEiPjxBdXRob3I+R2F0aTwvQXV0aG9yPjxZZWFy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</w:fldData>
        </w:fldChar>
      </w:r>
      <w:r w:rsidR="00190AE3">
        <w:instrText xml:space="preserve"> ADDIN EN.CITE </w:instrText>
      </w:r>
      <w:r w:rsidR="00190AE3">
        <w:fldChar w:fldCharType="begin">
          <w:fldData xml:space="preserve">PEVuZE5vdGU+PENpdGUgRXhjbHVkZVllYXI9IjEiPjxBdXRob3I+R2F0aTwvQXV0aG9yPjxZZWFy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</w:fldData>
        </w:fldChar>
      </w:r>
      <w:r w:rsidR="00190AE3">
        <w:instrText xml:space="preserve"> ADDIN EN.CITE.DATA </w:instrText>
      </w:r>
      <w:r w:rsidR="00190AE3">
        <w:fldChar w:fldCharType="end"/>
      </w:r>
      <w:r w:rsidR="001164F1">
        <w:fldChar w:fldCharType="separate"/>
      </w:r>
      <w:r w:rsidR="00190AE3" w:rsidRPr="00190AE3">
        <w:rPr>
          <w:noProof/>
          <w:vertAlign w:val="superscript"/>
        </w:rPr>
        <w:t>32-34</w:t>
      </w:r>
      <w:r w:rsidR="001164F1">
        <w:fldChar w:fldCharType="end"/>
      </w:r>
      <w:r w:rsidR="00E61F56">
        <w:t>, there exi</w:t>
      </w:r>
      <w:r w:rsidR="002879B3">
        <w:t>s</w:t>
      </w:r>
      <w:r w:rsidR="00F02081">
        <w:t>ts</w:t>
      </w:r>
      <w:r w:rsidR="002879B3">
        <w:t xml:space="preserve"> potential to erroneously label an athlete with LVNC.</w:t>
      </w:r>
      <w:r w:rsidR="00E61F56">
        <w:t xml:space="preserve"> Therefore, athletes who are incidentally found</w:t>
      </w:r>
      <w:r w:rsidR="00D32EDA">
        <w:t xml:space="preserve"> to </w:t>
      </w:r>
      <w:r w:rsidR="00AD576C">
        <w:t xml:space="preserve">have excessive </w:t>
      </w:r>
      <w:proofErr w:type="spellStart"/>
      <w:r w:rsidR="00AD576C">
        <w:t>trabeculation</w:t>
      </w:r>
      <w:proofErr w:type="spellEnd"/>
      <w:r w:rsidR="003F52BE">
        <w:t xml:space="preserve"> consistent with LVNC but have </w:t>
      </w:r>
      <w:r w:rsidR="00E61F56">
        <w:t>no fami</w:t>
      </w:r>
      <w:r w:rsidR="003F52BE">
        <w:t>ly history of cardiomyopathy,</w:t>
      </w:r>
      <w:r w:rsidR="00AD576C">
        <w:t xml:space="preserve"> LV</w:t>
      </w:r>
      <w:r w:rsidR="00E61F56">
        <w:t xml:space="preserve"> impairment or </w:t>
      </w:r>
      <w:r w:rsidR="003F52BE">
        <w:t xml:space="preserve">ventricular </w:t>
      </w:r>
      <w:r w:rsidR="00E61F56">
        <w:t>arrhythmia</w:t>
      </w:r>
      <w:r w:rsidR="005A4DE3">
        <w:t xml:space="preserve"> should be allowed to participate in all sports and followed up annual</w:t>
      </w:r>
      <w:r w:rsidR="00AD576C">
        <w:t>ly</w:t>
      </w:r>
      <w:r w:rsidR="005A4DE3">
        <w:t>.</w:t>
      </w:r>
    </w:p>
    <w:p w14:paraId="067BC2AB" w14:textId="77777777" w:rsidR="00C83AB6" w:rsidRDefault="00C83AB6" w:rsidP="007E47D9">
      <w:pPr>
        <w:spacing w:line="480" w:lineRule="auto"/>
      </w:pPr>
    </w:p>
    <w:p w14:paraId="351271B3" w14:textId="4A8B983C" w:rsidR="00C83AB6" w:rsidRPr="00D47404" w:rsidRDefault="00C83AB6" w:rsidP="007E47D9">
      <w:pPr>
        <w:spacing w:line="480" w:lineRule="auto"/>
        <w:rPr>
          <w:b/>
          <w:i/>
        </w:rPr>
      </w:pPr>
      <w:proofErr w:type="spellStart"/>
      <w:r w:rsidRPr="00D47404">
        <w:rPr>
          <w:b/>
          <w:i/>
        </w:rPr>
        <w:t>Arrhythmogenic</w:t>
      </w:r>
      <w:proofErr w:type="spellEnd"/>
      <w:r w:rsidRPr="00D47404">
        <w:rPr>
          <w:b/>
          <w:i/>
        </w:rPr>
        <w:t xml:space="preserve"> Conditions</w:t>
      </w:r>
    </w:p>
    <w:p w14:paraId="01194F9D" w14:textId="77777777" w:rsidR="00A65652" w:rsidRDefault="00A65652" w:rsidP="007E47D9">
      <w:pPr>
        <w:spacing w:line="480" w:lineRule="auto"/>
      </w:pPr>
    </w:p>
    <w:p w14:paraId="576D715D" w14:textId="2BCB6CD7" w:rsidR="00A65652" w:rsidRPr="00D47404" w:rsidRDefault="00A65652" w:rsidP="007E47D9">
      <w:pPr>
        <w:spacing w:line="480" w:lineRule="auto"/>
        <w:rPr>
          <w:b/>
        </w:rPr>
      </w:pPr>
      <w:r w:rsidRPr="00D47404">
        <w:rPr>
          <w:b/>
        </w:rPr>
        <w:t>Wolff-Parkinson-White (WPW) Syndrome</w:t>
      </w:r>
    </w:p>
    <w:p w14:paraId="430FFD19" w14:textId="77777777" w:rsidR="00A65652" w:rsidRDefault="00A65652" w:rsidP="007E47D9">
      <w:pPr>
        <w:spacing w:line="480" w:lineRule="auto"/>
      </w:pPr>
    </w:p>
    <w:p w14:paraId="33AC205C" w14:textId="2E3F5815" w:rsidR="00C65E16" w:rsidRDefault="00090B56" w:rsidP="007E47D9">
      <w:pPr>
        <w:spacing w:line="480" w:lineRule="auto"/>
      </w:pPr>
      <w:r>
        <w:lastRenderedPageBreak/>
        <w:t>One of the chief concerns regarding WPW syndrome is that approximately one third of patients may develop atrial fibrillation</w:t>
      </w:r>
      <w:r w:rsidR="002078ED">
        <w:fldChar w:fldCharType="begin">
          <w:fldData xml:space="preserve">PEVuZE5vdGU+PENpdGUgRXhjbHVkZVllYXI9IjEiPjxBdXRob3I+UGVsbGljY2lhPC9BdXRob3I+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</w:fldData>
        </w:fldChar>
      </w:r>
      <w:r w:rsidR="00190AE3">
        <w:instrText xml:space="preserve"> ADDIN EN.CITE </w:instrText>
      </w:r>
      <w:r w:rsidR="00190AE3">
        <w:fldChar w:fldCharType="begin">
          <w:fldData xml:space="preserve">PEVuZE5vdGU+PENpdGUgRXhjbHVkZVllYXI9IjEiPjxBdXRob3I+UGVsbGljY2lhPC9BdXRob3I+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</w:fldData>
        </w:fldChar>
      </w:r>
      <w:r w:rsidR="00190AE3">
        <w:instrText xml:space="preserve"> ADDIN EN.CITE.DATA </w:instrText>
      </w:r>
      <w:r w:rsidR="00190AE3">
        <w:fldChar w:fldCharType="end"/>
      </w:r>
      <w:r w:rsidR="002078ED">
        <w:fldChar w:fldCharType="separate"/>
      </w:r>
      <w:r w:rsidR="00190AE3" w:rsidRPr="00190AE3">
        <w:rPr>
          <w:noProof/>
          <w:vertAlign w:val="superscript"/>
        </w:rPr>
        <w:t>10</w:t>
      </w:r>
      <w:r w:rsidR="002078ED">
        <w:fldChar w:fldCharType="end"/>
      </w:r>
      <w:r>
        <w:t>. If the properties of the accessory pathway are such that rapid activation of the ventr</w:t>
      </w:r>
      <w:r w:rsidR="008C5649">
        <w:t>icles is possible, then atrial fibrillation can degenerate into ventricular fibrillation.</w:t>
      </w:r>
      <w:r w:rsidR="00386157">
        <w:t xml:space="preserve"> The risk of SCD in patients with WPW may approach 4% over a lifetime</w:t>
      </w:r>
      <w:r w:rsidR="002078ED">
        <w:fldChar w:fldCharType="begin"/>
      </w:r>
      <w:r w:rsidR="00190AE3">
        <w:instrText xml:space="preserve"> ADDIN EN.CITE &lt;EndNote&gt;&lt;Cite ExcludeYear="1"&gt;&lt;Author&gt;Al-Khatib&lt;/Author&gt;&lt;Year&gt;1999&lt;/Year&gt;&lt;IDText&gt;Clinical features of Wolff-Parkinson-White syndrome&lt;/IDText&gt;&lt;DisplayText&gt;&lt;style face="superscript"&gt;35&lt;/style&gt;&lt;/DisplayText&gt;&lt;record&gt;&lt;dates&gt;&lt;pub-dates&gt;&lt;date&gt;Sep&lt;/date&gt;&lt;/pub-dates&gt;&lt;year&gt;1999&lt;/year&gt;&lt;/dates&gt;&lt;keywords&gt;&lt;keyword&gt;Arrhythmias, Cardiac&lt;/keyword&gt;&lt;keyword&gt;Diagnosis, Differential&lt;/keyword&gt;&lt;keyword&gt;Electrocardiography&lt;/keyword&gt;&lt;keyword&gt;Humans&lt;/keyword&gt;&lt;keyword&gt;Prevalence&lt;/keyword&gt;&lt;keyword&gt;Wolff-Parkinson-White Syndrome&lt;/keyword&gt;&lt;/keywords&gt;&lt;urls&gt;&lt;related-urls&gt;&lt;url&gt;http://www.ncbi.nlm.nih.gov/pubmed/10467188&lt;/url&gt;&lt;/related-urls&gt;&lt;/urls&gt;&lt;isbn&gt;0002-8703&lt;/isbn&gt;&lt;titles&gt;&lt;title&gt;Clinical features of Wolff-Parkinson-White syndrome&lt;/title&gt;&lt;secondary-title&gt;Am Heart J&lt;/secondary-title&gt;&lt;/titles&gt;&lt;pages&gt;403-13&lt;/pages&gt;&lt;number&gt;3 Pt 1&lt;/number&gt;&lt;contributors&gt;&lt;authors&gt;&lt;author&gt;Al-Khatib, S. M.&lt;/author&gt;&lt;author&gt;Pritchett, E. L.&lt;/author&gt;&lt;/authors&gt;&lt;/contributors&gt;&lt;language&gt;eng&lt;/language&gt;&lt;added-date format="utc"&gt;1463945906&lt;/added-date&gt;&lt;ref-type name="Journal Article"&gt;17&lt;/ref-type&gt;&lt;rec-number&gt;400&lt;/rec-number&gt;&lt;last-updated-date format="utc"&gt;1463945906&lt;/last-updated-date&gt;&lt;accession-num&gt;10467188&lt;/accession-num&gt;&lt;volume&gt;138&lt;/volume&gt;&lt;/record&gt;&lt;/Cite&gt;&lt;/EndNote&gt;</w:instrText>
      </w:r>
      <w:r w:rsidR="002078ED">
        <w:fldChar w:fldCharType="separate"/>
      </w:r>
      <w:r w:rsidR="00190AE3" w:rsidRPr="00190AE3">
        <w:rPr>
          <w:noProof/>
          <w:vertAlign w:val="superscript"/>
        </w:rPr>
        <w:t>35</w:t>
      </w:r>
      <w:r w:rsidR="002078ED">
        <w:fldChar w:fldCharType="end"/>
      </w:r>
      <w:r w:rsidR="00386157">
        <w:t>.</w:t>
      </w:r>
      <w:r w:rsidR="00D47404">
        <w:t xml:space="preserve"> </w:t>
      </w:r>
      <w:r w:rsidR="008C5649">
        <w:t>Management follows that those with symptoms or documented atrial fibrillation should undergo electrophysiological study and catheter ablation as this procedure is potentially curative, enjoys a high success rate and a low risk of complications.</w:t>
      </w:r>
      <w:r w:rsidR="00545C34">
        <w:t xml:space="preserve"> </w:t>
      </w:r>
    </w:p>
    <w:p w14:paraId="6E480CAC" w14:textId="77777777" w:rsidR="00C65E16" w:rsidRDefault="00C65E16" w:rsidP="007E47D9">
      <w:pPr>
        <w:spacing w:line="480" w:lineRule="auto"/>
      </w:pPr>
    </w:p>
    <w:p w14:paraId="11A4497F" w14:textId="0BE24F65" w:rsidR="00545C34" w:rsidRDefault="00545C34" w:rsidP="007E47D9">
      <w:pPr>
        <w:spacing w:line="480" w:lineRule="auto"/>
      </w:pPr>
      <w:r>
        <w:t xml:space="preserve">Asymptomatic athletes with WPW </w:t>
      </w:r>
      <w:r w:rsidR="00C65E16">
        <w:t>are a contentious issue.</w:t>
      </w:r>
      <w:r w:rsidR="008E5268">
        <w:t xml:space="preserve"> It is appreciated that malignant arrhythmias in WPW correlate more</w:t>
      </w:r>
      <w:r w:rsidR="00E17F0A">
        <w:t xml:space="preserve"> strongly</w:t>
      </w:r>
      <w:r w:rsidR="008E5268">
        <w:t xml:space="preserve"> with electrophysiological properties of the accessory pa</w:t>
      </w:r>
      <w:r w:rsidR="009B1BF0">
        <w:t>thway rather than symptom status</w:t>
      </w:r>
      <w:r w:rsidR="002078ED">
        <w:fldChar w:fldCharType="begin">
          <w:fldData xml:space="preserve">PEVuZE5vdGU+PENpdGUgRXhjbHVkZVllYXI9IjEiPjxBdXRob3I+UGFwcG9uZTwvQXV0aG9yPjxZ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</w:fldData>
        </w:fldChar>
      </w:r>
      <w:r w:rsidR="00190AE3">
        <w:instrText xml:space="preserve"> ADDIN EN.CITE </w:instrText>
      </w:r>
      <w:r w:rsidR="00190AE3">
        <w:fldChar w:fldCharType="begin">
          <w:fldData xml:space="preserve">PEVuZE5vdGU+PENpdGUgRXhjbHVkZVllYXI9IjEiPjxBdXRob3I+UGFwcG9uZTwvQXV0aG9yPjxZ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</w:fldData>
        </w:fldChar>
      </w:r>
      <w:r w:rsidR="00190AE3">
        <w:instrText xml:space="preserve"> ADDIN EN.CITE.DATA </w:instrText>
      </w:r>
      <w:r w:rsidR="00190AE3">
        <w:fldChar w:fldCharType="end"/>
      </w:r>
      <w:r w:rsidR="002078ED">
        <w:fldChar w:fldCharType="separate"/>
      </w:r>
      <w:r w:rsidR="00190AE3" w:rsidRPr="00190AE3">
        <w:rPr>
          <w:noProof/>
          <w:vertAlign w:val="superscript"/>
        </w:rPr>
        <w:t>36</w:t>
      </w:r>
      <w:r w:rsidR="002078ED">
        <w:fldChar w:fldCharType="end"/>
      </w:r>
      <w:r w:rsidR="008E5268">
        <w:t xml:space="preserve">. Therefore, whilst there is general agreement that risk stratification of </w:t>
      </w:r>
      <w:r w:rsidR="00D47404">
        <w:t>affected</w:t>
      </w:r>
      <w:r w:rsidR="008E5268">
        <w:t xml:space="preserve"> athletes is ne</w:t>
      </w:r>
      <w:r w:rsidR="009B1BF0">
        <w:t>cessary, the consensus statements differ on the proposed methods. The aim of risk stratification is</w:t>
      </w:r>
      <w:r w:rsidR="00C97EF8">
        <w:t xml:space="preserve"> to identify those athletes possessing</w:t>
      </w:r>
      <w:r w:rsidR="009B1BF0">
        <w:t xml:space="preserve"> accessory pathways with short refractory periods that allow rapid ventricular conduction during AF</w:t>
      </w:r>
      <w:r w:rsidR="00C97EF8">
        <w:t xml:space="preserve"> and offer curative catheter ablation</w:t>
      </w:r>
      <w:r w:rsidR="009B1BF0">
        <w:t>. USA guidelines</w:t>
      </w:r>
      <w:r w:rsidR="00954A63">
        <w:t xml:space="preserve"> </w:t>
      </w:r>
      <w:r w:rsidR="00BA5934">
        <w:t>recommend</w:t>
      </w:r>
      <w:r w:rsidR="00954A63">
        <w:t xml:space="preserve"> initial non-invasive exercise testing, specifically to determine if there is an </w:t>
      </w:r>
      <w:r w:rsidR="00954A63" w:rsidRPr="00954A63">
        <w:rPr>
          <w:b/>
          <w:i/>
        </w:rPr>
        <w:t xml:space="preserve">abrupt and complete </w:t>
      </w:r>
      <w:r w:rsidR="00954A63" w:rsidRPr="00954A63">
        <w:t>loss</w:t>
      </w:r>
      <w:r w:rsidR="00954A63">
        <w:t xml:space="preserve"> of pre-excitation during exercise</w:t>
      </w:r>
      <w:r w:rsidR="00D47404">
        <w:t>. This would indicate</w:t>
      </w:r>
      <w:r w:rsidR="00BA5934">
        <w:t xml:space="preserve"> the presence of a</w:t>
      </w:r>
      <w:r w:rsidR="003542DF">
        <w:t xml:space="preserve"> low risk accessory pathway</w:t>
      </w:r>
      <w:r w:rsidR="0057279A">
        <w:t xml:space="preserve"> </w:t>
      </w:r>
      <w:r w:rsidR="00BA5934">
        <w:t>with</w:t>
      </w:r>
      <w:r w:rsidR="003542DF">
        <w:t xml:space="preserve"> a long refractory period</w:t>
      </w:r>
      <w:r w:rsidR="002078ED">
        <w:fldChar w:fldCharType="begin">
          <w:fldData xml:space="preserve">PEVuZE5vdGU+PENpdGUgRXhjbHVkZVllYXI9IjEiPjxBdXRob3I+Q29oZW48L0F1dGhvcj48WWVh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=
</w:fldData>
        </w:fldChar>
      </w:r>
      <w:r w:rsidR="00190AE3">
        <w:instrText xml:space="preserve"> ADDIN EN.CITE </w:instrText>
      </w:r>
      <w:r w:rsidR="00190AE3">
        <w:fldChar w:fldCharType="begin">
          <w:fldData xml:space="preserve">PEVuZE5vdGU+PENpdGUgRXhjbHVkZVllYXI9IjEiPjxBdXRob3I+Q29oZW48L0F1dGhvcj48WWVh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=
</w:fldData>
        </w:fldChar>
      </w:r>
      <w:r w:rsidR="00190AE3">
        <w:instrText xml:space="preserve"> ADDIN EN.CITE.DATA </w:instrText>
      </w:r>
      <w:r w:rsidR="00190AE3">
        <w:fldChar w:fldCharType="end"/>
      </w:r>
      <w:r w:rsidR="002078ED">
        <w:fldChar w:fldCharType="separate"/>
      </w:r>
      <w:r w:rsidR="00190AE3" w:rsidRPr="00190AE3">
        <w:rPr>
          <w:noProof/>
          <w:vertAlign w:val="superscript"/>
        </w:rPr>
        <w:t>37</w:t>
      </w:r>
      <w:r w:rsidR="002078ED">
        <w:fldChar w:fldCharType="end"/>
      </w:r>
      <w:r w:rsidR="003542DF">
        <w:t xml:space="preserve">. </w:t>
      </w:r>
      <w:r w:rsidR="00480666">
        <w:t xml:space="preserve"> However, the specificity of this test is </w:t>
      </w:r>
      <w:r w:rsidR="00E17F0A">
        <w:t>only</w:t>
      </w:r>
      <w:r w:rsidR="00480666">
        <w:t xml:space="preserve"> 17%</w:t>
      </w:r>
      <w:r w:rsidR="002078ED">
        <w:fldChar w:fldCharType="begin"/>
      </w:r>
      <w:r w:rsidR="00190AE3">
        <w:instrText xml:space="preserve"> ADDIN EN.CITE &lt;EndNote&gt;&lt;Cite ExcludeYear="1"&gt;&lt;Author&gt;Gaita&lt;/Author&gt;&lt;Year&gt;1989&lt;/Year&gt;&lt;IDText&gt;Stress and pharmacologic tests as methods to identify patients with Wolff-Parkinson-White syndrome at risk of sudden death&lt;/IDText&gt;&lt;DisplayText&gt;&lt;style face="superscript"&gt;38&lt;/style&gt;&lt;/DisplayText&gt;&lt;record&gt;&lt;dates&gt;&lt;pub-dates&gt;&lt;date&gt;Sep&lt;/date&gt;&lt;/pub-dates&gt;&lt;year&gt;1989&lt;/year&gt;&lt;/dates&gt;&lt;keywords&gt;&lt;keyword&gt;Adolescent&lt;/keyword&gt;&lt;keyword&gt;Adult&lt;/keyword&gt;&lt;keyword&gt;Child&lt;/keyword&gt;&lt;keyword&gt;Death, Sudden&lt;/keyword&gt;&lt;keyword&gt;Exercise Test&lt;/keyword&gt;&lt;keyword&gt;Female&lt;/keyword&gt;&lt;keyword&gt;Humans&lt;/keyword&gt;&lt;keyword&gt;Male&lt;/keyword&gt;&lt;keyword&gt;Middle Aged&lt;/keyword&gt;&lt;keyword&gt;Procainamide&lt;/keyword&gt;&lt;keyword&gt;Propafenone&lt;/keyword&gt;&lt;keyword&gt;Risk Factors&lt;/keyword&gt;&lt;keyword&gt;Wolff-Parkinson-White Syndrome&lt;/keyword&gt;&lt;/keywords&gt;&lt;urls&gt;&lt;related-urls&gt;&lt;url&gt;http://www.ncbi.nlm.nih.gov/pubmed/2773792&lt;/url&gt;&lt;/related-urls&gt;&lt;/urls&gt;&lt;isbn&gt;0002-9149&lt;/isbn&gt;&lt;titles&gt;&lt;title&gt;Stress and pharmacologic tests as methods to identify patients with Wolff-Parkinson-White syndrome at risk of sudden death&lt;/title&gt;&lt;secondary-title&gt;Am J Cardiol&lt;/secondary-title&gt;&lt;/titles&gt;&lt;pages&gt;487-90&lt;/pages&gt;&lt;number&gt;8&lt;/number&gt;&lt;contributors&gt;&lt;authors&gt;&lt;author&gt;Gaita, F.&lt;/author&gt;&lt;author&gt;Giustetto, C.&lt;/author&gt;&lt;author&gt;Riccardi, R.&lt;/author&gt;&lt;author&gt;Mangiardi, L.&lt;/author&gt;&lt;author&gt;Brusca, A.&lt;/author&gt;&lt;/authors&gt;&lt;/contributors&gt;&lt;language&gt;eng&lt;/language&gt;&lt;added-date format="utc"&gt;1463946102&lt;/added-date&gt;&lt;ref-type name="Journal Article"&gt;17&lt;/ref-type&gt;&lt;rec-number&gt;402&lt;/rec-number&gt;&lt;last-updated-date format="utc"&gt;1463946102&lt;/last-updated-date&gt;&lt;accession-num&gt;2773792&lt;/accession-num&gt;&lt;volume&gt;64&lt;/volume&gt;&lt;/record&gt;&lt;/Cite&gt;&lt;/EndNote&gt;</w:instrText>
      </w:r>
      <w:r w:rsidR="002078ED">
        <w:fldChar w:fldCharType="separate"/>
      </w:r>
      <w:r w:rsidR="00190AE3" w:rsidRPr="00190AE3">
        <w:rPr>
          <w:noProof/>
          <w:vertAlign w:val="superscript"/>
        </w:rPr>
        <w:t>38</w:t>
      </w:r>
      <w:r w:rsidR="002078ED">
        <w:fldChar w:fldCharType="end"/>
      </w:r>
      <w:r w:rsidR="00B52C9A">
        <w:t xml:space="preserve"> and</w:t>
      </w:r>
      <w:r w:rsidR="00480666">
        <w:t xml:space="preserve"> in clinical practice there is significant </w:t>
      </w:r>
      <w:proofErr w:type="spellStart"/>
      <w:r w:rsidR="00480666">
        <w:t>interobserver</w:t>
      </w:r>
      <w:proofErr w:type="spellEnd"/>
      <w:r w:rsidR="00480666">
        <w:t xml:space="preserve"> variability.</w:t>
      </w:r>
      <w:r w:rsidR="00BB2480">
        <w:t xml:space="preserve"> </w:t>
      </w:r>
      <w:r w:rsidR="00480666">
        <w:t xml:space="preserve">Therefore, the ESC guidelines recommend that all athletes undergo an electrophysiological </w:t>
      </w:r>
      <w:r w:rsidR="00B52C9A">
        <w:t xml:space="preserve">study as the most accurate means </w:t>
      </w:r>
      <w:r w:rsidR="00480666">
        <w:t>of assessing the risk of potentially malignant arrhythmia.</w:t>
      </w:r>
      <w:r w:rsidR="00F06C82">
        <w:t xml:space="preserve"> Measurement of accessory pathway refractoriness and induction of </w:t>
      </w:r>
      <w:r w:rsidR="00F06C82">
        <w:lastRenderedPageBreak/>
        <w:t>atrial fibrillation to assess the shortest pre-excited RR interval are validated SCD risk factors</w:t>
      </w:r>
      <w:r w:rsidR="002078ED">
        <w:fldChar w:fldCharType="begin">
          <w:fldData xml:space="preserve">PEVuZE5vdGU+PENpdGUgRXhjbHVkZVllYXI9IjEiPjxBdXRob3I+UGFwcG9uZTwvQXV0aG9yPjxZ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==
</w:fldData>
        </w:fldChar>
      </w:r>
      <w:r w:rsidR="00190AE3">
        <w:instrText xml:space="preserve"> ADDIN EN.CITE </w:instrText>
      </w:r>
      <w:r w:rsidR="00190AE3">
        <w:fldChar w:fldCharType="begin">
          <w:fldData xml:space="preserve">PEVuZE5vdGU+PENpdGUgRXhjbHVkZVllYXI9IjEiPjxBdXRob3I+UGFwcG9uZTwvQXV0aG9yPjxZ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==
</w:fldData>
        </w:fldChar>
      </w:r>
      <w:r w:rsidR="00190AE3">
        <w:instrText xml:space="preserve"> ADDIN EN.CITE.DATA </w:instrText>
      </w:r>
      <w:r w:rsidR="00190AE3">
        <w:fldChar w:fldCharType="end"/>
      </w:r>
      <w:r w:rsidR="002078ED">
        <w:fldChar w:fldCharType="separate"/>
      </w:r>
      <w:r w:rsidR="00190AE3" w:rsidRPr="00190AE3">
        <w:rPr>
          <w:noProof/>
          <w:vertAlign w:val="superscript"/>
        </w:rPr>
        <w:t>39</w:t>
      </w:r>
      <w:r w:rsidR="002078ED">
        <w:fldChar w:fldCharType="end"/>
      </w:r>
      <w:r w:rsidR="00F06C82">
        <w:t xml:space="preserve">.  Athletes with any </w:t>
      </w:r>
      <w:r w:rsidR="00404306">
        <w:t>high risk</w:t>
      </w:r>
      <w:r w:rsidR="00F06C82">
        <w:t xml:space="preserve"> features should be offered catheter ablation</w:t>
      </w:r>
      <w:r w:rsidR="003F52BE">
        <w:t xml:space="preserve"> and may return to competition as early as </w:t>
      </w:r>
      <w:r w:rsidR="00184202">
        <w:t>3 weeks</w:t>
      </w:r>
      <w:r w:rsidR="002078ED">
        <w:fldChar w:fldCharType="begin"/>
      </w:r>
      <w:r w:rsidR="00190AE3">
        <w:instrText xml:space="preserve"> ADDIN EN.CITE &lt;EndNote&gt;&lt;Cite ExcludeYear="1"&gt;&lt;Author&gt;Zipes&lt;/Author&gt;&lt;Year&gt;2005&lt;/Year&gt;&lt;IDText&gt;Task Force 7: arrhythmias&lt;/IDText&gt;&lt;DisplayText&gt;&lt;style face="superscript"&gt;40&lt;/style&gt;&lt;/DisplayText&gt;&lt;record&gt;&lt;dates&gt;&lt;pub-dates&gt;&lt;date&gt;Apr&lt;/date&gt;&lt;/pub-dates&gt;&lt;year&gt;2005&lt;/year&gt;&lt;/dates&gt;&lt;keywords&gt;&lt;keyword&gt;Arrhythmias, Cardiac&lt;/keyword&gt;&lt;keyword&gt;Atrial Fibrillation&lt;/keyword&gt;&lt;keyword&gt;Atrial Premature Complexes&lt;/keyword&gt;&lt;keyword&gt;Health Planning Guidelines&lt;/keyword&gt;&lt;keyword&gt;Heart Block&lt;/keyword&gt;&lt;keyword&gt;Humans&lt;/keyword&gt;&lt;keyword&gt;Sports&lt;/keyword&gt;&lt;keyword&gt;Syncope&lt;/keyword&gt;&lt;keyword&gt;Tachycardia, Ectopic Atrial&lt;/keyword&gt;&lt;keyword&gt;Tachycardia, Sinoatrial Nodal Reentry&lt;/keyword&gt;&lt;keyword&gt;Tachycardia, Supraventricular&lt;/keyword&gt;&lt;keyword&gt;Tachycardia, Ventricular&lt;/keyword&gt;&lt;keyword&gt;Ventricular Fibrillation&lt;/keyword&gt;&lt;keyword&gt;Ventricular Premature Complexes&lt;/keyword&gt;&lt;keyword&gt;Wolff-Parkinson-White Syndrome&lt;/keyword&gt;&lt;/keywords&gt;&lt;urls&gt;&lt;related-urls&gt;&lt;url&gt;http://www.ncbi.nlm.nih.gov/pubmed/15837287&lt;/url&gt;&lt;/related-urls&gt;&lt;/urls&gt;&lt;isbn&gt;0735-1097&lt;/isbn&gt;&lt;titles&gt;&lt;title&gt;Task Force 7: arrhythmias&lt;/title&gt;&lt;secondary-title&gt;J Am Coll Cardiol&lt;/secondary-title&gt;&lt;/titles&gt;&lt;pages&gt;1354-63&lt;/pages&gt;&lt;number&gt;8&lt;/number&gt;&lt;contributors&gt;&lt;authors&gt;&lt;author&gt;Zipes, D. P.&lt;/author&gt;&lt;author&gt;Ackerman, M. J.&lt;/author&gt;&lt;author&gt;Estes, N. A.&lt;/author&gt;&lt;author&gt;Grant, A. O.&lt;/author&gt;&lt;author&gt;Myerburg, R. J.&lt;/author&gt;&lt;author&gt;Van Hare, G.&lt;/author&gt;&lt;/authors&gt;&lt;/contributors&gt;&lt;language&gt;eng&lt;/language&gt;&lt;added-date format="utc"&gt;1427027778&lt;/added-date&gt;&lt;ref-type name="Journal Article"&gt;17&lt;/ref-type&gt;&lt;rec-number&gt;186&lt;/rec-number&gt;&lt;last-updated-date format="utc"&gt;1463946151&lt;/last-updated-date&gt;&lt;accession-num&gt;15837287&lt;/accession-num&gt;&lt;electronic-resource-num&gt;10.1016/j.jacc.2005.02.014&lt;/electronic-resource-num&gt;&lt;volume&gt;45&lt;/volume&gt;&lt;/record&gt;&lt;/Cite&gt;&lt;/EndNote&gt;</w:instrText>
      </w:r>
      <w:r w:rsidR="002078ED">
        <w:fldChar w:fldCharType="separate"/>
      </w:r>
      <w:r w:rsidR="00190AE3" w:rsidRPr="00190AE3">
        <w:rPr>
          <w:noProof/>
          <w:vertAlign w:val="superscript"/>
        </w:rPr>
        <w:t>40</w:t>
      </w:r>
      <w:r w:rsidR="002078ED">
        <w:fldChar w:fldCharType="end"/>
      </w:r>
      <w:r w:rsidR="004B3807">
        <w:t>.</w:t>
      </w:r>
    </w:p>
    <w:p w14:paraId="1FA0AC4F" w14:textId="77777777" w:rsidR="00C83AB6" w:rsidRDefault="00C83AB6" w:rsidP="007E47D9">
      <w:pPr>
        <w:spacing w:line="480" w:lineRule="auto"/>
      </w:pPr>
    </w:p>
    <w:p w14:paraId="685C1926" w14:textId="4C33B2F8" w:rsidR="00C83AB6" w:rsidRPr="00EA195C" w:rsidRDefault="00C83AB6" w:rsidP="007E47D9">
      <w:pPr>
        <w:spacing w:line="480" w:lineRule="auto"/>
        <w:rPr>
          <w:b/>
        </w:rPr>
      </w:pPr>
      <w:r w:rsidRPr="00CA43D3">
        <w:rPr>
          <w:b/>
        </w:rPr>
        <w:t>Long QT Syndrome</w:t>
      </w:r>
    </w:p>
    <w:p w14:paraId="6C0B6566" w14:textId="77777777" w:rsidR="004B3807" w:rsidRDefault="004B3807" w:rsidP="007E47D9">
      <w:pPr>
        <w:spacing w:line="480" w:lineRule="auto"/>
      </w:pPr>
    </w:p>
    <w:p w14:paraId="0051828D" w14:textId="31C6E037" w:rsidR="00A1739F" w:rsidRDefault="00CA43D3" w:rsidP="007E47D9">
      <w:pPr>
        <w:spacing w:line="480" w:lineRule="auto"/>
        <w:rPr>
          <w:rFonts w:ascii="Times" w:eastAsia="Times" w:hAnsi="Times" w:cs="Times New Roman"/>
          <w:szCs w:val="20"/>
          <w:lang w:val="en-GB" w:eastAsia="it-IT"/>
        </w:rPr>
      </w:pPr>
      <w:r>
        <w:t>Making</w:t>
      </w:r>
      <w:r w:rsidR="00D02DB4">
        <w:rPr>
          <w:rFonts w:ascii="Times" w:eastAsia="Times" w:hAnsi="Times" w:cs="Times New Roman"/>
          <w:szCs w:val="20"/>
          <w:lang w:val="en-GB" w:eastAsia="it-IT"/>
        </w:rPr>
        <w:t xml:space="preserve"> the correct diagnosis</w:t>
      </w:r>
      <w:r>
        <w:rPr>
          <w:rFonts w:ascii="Times" w:eastAsia="Times" w:hAnsi="Times" w:cs="Times New Roman"/>
          <w:szCs w:val="20"/>
          <w:lang w:val="en-GB" w:eastAsia="it-IT"/>
        </w:rPr>
        <w:t xml:space="preserve"> of long QT syndrome in the athlete</w:t>
      </w:r>
      <w:r w:rsidR="00D02DB4">
        <w:rPr>
          <w:rFonts w:ascii="Times" w:eastAsia="Times" w:hAnsi="Times" w:cs="Times New Roman"/>
          <w:szCs w:val="20"/>
          <w:lang w:val="en-GB" w:eastAsia="it-IT"/>
        </w:rPr>
        <w:t xml:space="preserve"> can be fraught with difficulty.</w:t>
      </w:r>
      <w:r w:rsidR="00B80E7A">
        <w:rPr>
          <w:rFonts w:ascii="Times" w:eastAsia="Times" w:hAnsi="Times" w:cs="Times New Roman"/>
          <w:szCs w:val="20"/>
          <w:lang w:val="en-GB" w:eastAsia="it-IT"/>
        </w:rPr>
        <w:t xml:space="preserve"> </w:t>
      </w:r>
      <w:r w:rsidR="00BB466C">
        <w:rPr>
          <w:rFonts w:ascii="Times" w:eastAsia="Times" w:hAnsi="Times" w:cs="Times New Roman"/>
          <w:szCs w:val="20"/>
          <w:lang w:val="en-GB" w:eastAsia="it-IT"/>
        </w:rPr>
        <w:t>Firstly</w:t>
      </w:r>
      <w:r w:rsidR="00B80E7A">
        <w:rPr>
          <w:rFonts w:ascii="Times" w:eastAsia="Times" w:hAnsi="Times" w:cs="Times New Roman"/>
          <w:szCs w:val="20"/>
          <w:lang w:val="en-GB" w:eastAsia="it-IT"/>
        </w:rPr>
        <w:t>, acquired long QT interval require</w:t>
      </w:r>
      <w:r w:rsidR="00E17F0A">
        <w:rPr>
          <w:rFonts w:ascii="Times" w:eastAsia="Times" w:hAnsi="Times" w:cs="Times New Roman"/>
          <w:szCs w:val="20"/>
          <w:lang w:val="en-GB" w:eastAsia="it-IT"/>
        </w:rPr>
        <w:t>s</w:t>
      </w:r>
      <w:r w:rsidR="00B80E7A">
        <w:rPr>
          <w:rFonts w:ascii="Times" w:eastAsia="Times" w:hAnsi="Times" w:cs="Times New Roman"/>
          <w:szCs w:val="20"/>
          <w:lang w:val="en-GB" w:eastAsia="it-IT"/>
        </w:rPr>
        <w:t xml:space="preserve"> exclusion </w:t>
      </w:r>
      <w:r w:rsidR="00E17F0A">
        <w:rPr>
          <w:rFonts w:ascii="Times" w:eastAsia="Times" w:hAnsi="Times" w:cs="Times New Roman"/>
          <w:szCs w:val="20"/>
          <w:lang w:val="en-GB" w:eastAsia="it-IT"/>
        </w:rPr>
        <w:t>of an</w:t>
      </w:r>
      <w:r w:rsidR="00B80E7A">
        <w:rPr>
          <w:rFonts w:ascii="Times" w:eastAsia="Times" w:hAnsi="Times" w:cs="Times New Roman"/>
          <w:szCs w:val="20"/>
          <w:lang w:val="en-GB" w:eastAsia="it-IT"/>
        </w:rPr>
        <w:t xml:space="preserve"> electrolyte disturbance (e.g. hypokalaemia) </w:t>
      </w:r>
      <w:r w:rsidR="00E17F0A">
        <w:rPr>
          <w:rFonts w:ascii="Times" w:eastAsia="Times" w:hAnsi="Times" w:cs="Times New Roman"/>
          <w:szCs w:val="20"/>
          <w:lang w:val="en-GB" w:eastAsia="it-IT"/>
        </w:rPr>
        <w:t>or</w:t>
      </w:r>
      <w:r w:rsidR="00B80E7A">
        <w:rPr>
          <w:rFonts w:ascii="Times" w:eastAsia="Times" w:hAnsi="Times" w:cs="Times New Roman"/>
          <w:szCs w:val="20"/>
          <w:lang w:val="en-GB" w:eastAsia="it-IT"/>
        </w:rPr>
        <w:t xml:space="preserve"> drugs capable of prolonging repolarization. Sports where a weight restriction must be met</w:t>
      </w:r>
      <w:r w:rsidR="007E6142">
        <w:rPr>
          <w:rFonts w:ascii="Times" w:eastAsia="Times" w:hAnsi="Times" w:cs="Times New Roman"/>
          <w:szCs w:val="20"/>
          <w:lang w:val="en-GB" w:eastAsia="it-IT"/>
        </w:rPr>
        <w:t xml:space="preserve">, such as boxing and horse racing, may be associated with diuretic abuse and hypokalaemia-induced long QT interval. </w:t>
      </w:r>
      <w:r w:rsidR="00E17F0A">
        <w:rPr>
          <w:rFonts w:ascii="Times" w:eastAsia="Times" w:hAnsi="Times" w:cs="Times New Roman"/>
          <w:szCs w:val="20"/>
          <w:lang w:val="en-GB" w:eastAsia="it-IT"/>
        </w:rPr>
        <w:t>Athletes frequently reveal sinus</w:t>
      </w:r>
      <w:r w:rsidR="00C1469C">
        <w:rPr>
          <w:rFonts w:ascii="Times" w:eastAsia="Times" w:hAnsi="Times" w:cs="Times New Roman"/>
          <w:szCs w:val="20"/>
          <w:lang w:val="en-GB" w:eastAsia="it-IT"/>
        </w:rPr>
        <w:t xml:space="preserve"> arrhythmia</w:t>
      </w:r>
      <w:r w:rsidR="00E17F0A">
        <w:rPr>
          <w:rFonts w:ascii="Times" w:eastAsia="Times" w:hAnsi="Times" w:cs="Times New Roman"/>
          <w:szCs w:val="20"/>
          <w:lang w:val="en-GB" w:eastAsia="it-IT"/>
        </w:rPr>
        <w:t xml:space="preserve"> and</w:t>
      </w:r>
      <w:r w:rsidR="0009319E">
        <w:rPr>
          <w:rFonts w:ascii="Times" w:eastAsia="Times" w:hAnsi="Times" w:cs="Times New Roman"/>
          <w:szCs w:val="20"/>
          <w:lang w:val="en-GB" w:eastAsia="it-IT"/>
        </w:rPr>
        <w:t xml:space="preserve"> prominent U waves or atypical T waves</w:t>
      </w:r>
      <w:r w:rsidR="00DB4FC6">
        <w:rPr>
          <w:rFonts w:ascii="Times" w:eastAsia="Times" w:hAnsi="Times" w:cs="Times New Roman"/>
          <w:szCs w:val="20"/>
          <w:lang w:val="en-GB" w:eastAsia="it-IT"/>
        </w:rPr>
        <w:t>,</w:t>
      </w:r>
      <w:r w:rsidR="0009319E">
        <w:rPr>
          <w:rFonts w:ascii="Times" w:eastAsia="Times" w:hAnsi="Times" w:cs="Times New Roman"/>
          <w:szCs w:val="20"/>
          <w:lang w:val="en-GB" w:eastAsia="it-IT"/>
        </w:rPr>
        <w:t xml:space="preserve"> resulting in </w:t>
      </w:r>
      <w:r w:rsidR="00EA195C">
        <w:rPr>
          <w:rFonts w:ascii="Times" w:eastAsia="Times" w:hAnsi="Times" w:cs="Times New Roman"/>
          <w:szCs w:val="20"/>
          <w:lang w:val="en-GB" w:eastAsia="it-IT"/>
        </w:rPr>
        <w:t>in</w:t>
      </w:r>
      <w:r w:rsidR="0009319E">
        <w:rPr>
          <w:rFonts w:ascii="Times" w:eastAsia="Times" w:hAnsi="Times" w:cs="Times New Roman"/>
          <w:szCs w:val="20"/>
          <w:lang w:val="en-GB" w:eastAsia="it-IT"/>
        </w:rPr>
        <w:t>accurate measurement of the correct</w:t>
      </w:r>
      <w:r w:rsidR="00EA195C">
        <w:rPr>
          <w:rFonts w:ascii="Times" w:eastAsia="Times" w:hAnsi="Times" w:cs="Times New Roman"/>
          <w:szCs w:val="20"/>
          <w:lang w:val="en-GB" w:eastAsia="it-IT"/>
        </w:rPr>
        <w:t>ed</w:t>
      </w:r>
      <w:r w:rsidR="0009319E">
        <w:rPr>
          <w:rFonts w:ascii="Times" w:eastAsia="Times" w:hAnsi="Times" w:cs="Times New Roman"/>
          <w:szCs w:val="20"/>
          <w:lang w:val="en-GB" w:eastAsia="it-IT"/>
        </w:rPr>
        <w:t xml:space="preserve"> QT interval</w:t>
      </w:r>
      <w:r w:rsidR="00DB4FC6">
        <w:rPr>
          <w:rFonts w:ascii="Times" w:eastAsia="Times" w:hAnsi="Times" w:cs="Times New Roman"/>
          <w:szCs w:val="20"/>
          <w:lang w:val="en-GB" w:eastAsia="it-IT"/>
        </w:rPr>
        <w:t>.</w:t>
      </w:r>
      <w:r w:rsidR="0009319E">
        <w:rPr>
          <w:rFonts w:ascii="Times" w:eastAsia="Times" w:hAnsi="Times" w:cs="Times New Roman"/>
          <w:szCs w:val="20"/>
          <w:lang w:val="en-GB" w:eastAsia="it-IT"/>
        </w:rPr>
        <w:t xml:space="preserve"> </w:t>
      </w:r>
      <w:r w:rsidR="00DB4FC6">
        <w:rPr>
          <w:rFonts w:ascii="Times" w:eastAsia="Times" w:hAnsi="Times" w:cs="Times New Roman"/>
          <w:szCs w:val="20"/>
          <w:lang w:val="en-GB" w:eastAsia="it-IT"/>
        </w:rPr>
        <w:t>H</w:t>
      </w:r>
      <w:r w:rsidR="00E17F0A">
        <w:rPr>
          <w:rFonts w:ascii="Times" w:eastAsia="Times" w:hAnsi="Times" w:cs="Times New Roman"/>
          <w:szCs w:val="20"/>
          <w:lang w:val="en-GB" w:eastAsia="it-IT"/>
        </w:rPr>
        <w:t xml:space="preserve">ence </w:t>
      </w:r>
      <w:r w:rsidR="0009319E">
        <w:rPr>
          <w:rFonts w:ascii="Times" w:eastAsia="Times" w:hAnsi="Times" w:cs="Times New Roman"/>
          <w:szCs w:val="20"/>
          <w:lang w:val="en-GB" w:eastAsia="it-IT"/>
        </w:rPr>
        <w:t>automated values must be checked manually using the tangent method</w:t>
      </w:r>
      <w:r w:rsidR="002078ED">
        <w:rPr>
          <w:rFonts w:ascii="Times" w:eastAsia="Times" w:hAnsi="Times" w:cs="Times New Roman"/>
          <w:szCs w:val="20"/>
          <w:lang w:val="en-GB" w:eastAsia="it-IT"/>
        </w:rPr>
        <w:fldChar w:fldCharType="begin"/>
      </w:r>
      <w:r w:rsidR="00190AE3">
        <w:rPr>
          <w:rFonts w:ascii="Times" w:eastAsia="Times" w:hAnsi="Times" w:cs="Times New Roman"/>
          <w:szCs w:val="20"/>
          <w:lang w:val="en-GB" w:eastAsia="it-IT"/>
        </w:rPr>
        <w:instrText xml:space="preserve"> ADDIN EN.CITE &lt;EndNote&gt;&lt;Cite ExcludeYear="1"&gt;&lt;Author&gt;Johnson&lt;/Author&gt;&lt;Year&gt;2009&lt;/Year&gt;&lt;IDText&gt;QTc: how long is too long?&lt;/IDText&gt;&lt;DisplayText&gt;&lt;style face="superscript"&gt;41&lt;/style&gt;&lt;/DisplayText&gt;&lt;record&gt;&lt;dates&gt;&lt;pub-dates&gt;&lt;date&gt;Sep&lt;/date&gt;&lt;/pub-dates&gt;&lt;year&gt;2009&lt;/year&gt;&lt;/dates&gt;&lt;keywords&gt;&lt;keyword&gt;Diagnosis, Differential&lt;/keyword&gt;&lt;keyword&gt;Electrocardiography&lt;/keyword&gt;&lt;keyword&gt;Female&lt;/keyword&gt;&lt;keyword&gt;Humans&lt;/keyword&gt;&lt;keyword&gt;Long QT Syndrome&lt;/keyword&gt;&lt;keyword&gt;Male&lt;/keyword&gt;&lt;keyword&gt;Sports&lt;/keyword&gt;&lt;keyword&gt;Syncope&lt;/keyword&gt;&lt;/keywords&gt;&lt;urls&gt;&lt;related-urls&gt;&lt;url&gt;http://www.ncbi.nlm.nih.gov/pubmed/19734499&lt;/url&gt;&lt;/related-urls&gt;&lt;/urls&gt;&lt;isbn&gt;1473-0480&lt;/isbn&gt;&lt;custom2&gt;PMC3940069&lt;/custom2&gt;&lt;titles&gt;&lt;title&gt;QTc: how long is too long?&lt;/title&gt;&lt;secondary-title&gt;Br J Sports Med&lt;/secondary-title&gt;&lt;/titles&gt;&lt;pages&gt;657-62&lt;/pages&gt;&lt;number&gt;9&lt;/number&gt;&lt;contributors&gt;&lt;authors&gt;&lt;author&gt;Johnson, J. N.&lt;/author&gt;&lt;author&gt;Ackerman, M. J.&lt;/author&gt;&lt;/authors&gt;&lt;/contributors&gt;&lt;language&gt;eng&lt;/language&gt;&lt;added-date format="utc"&gt;1463946408&lt;/added-date&gt;&lt;ref-type name="Journal Article"&gt;17&lt;/ref-type&gt;&lt;rec-number&gt;404&lt;/rec-number&gt;&lt;last-updated-date format="utc"&gt;1463946408&lt;/last-updated-date&gt;&lt;accession-num&gt;19734499&lt;/accession-num&gt;&lt;electronic-resource-num&gt;10.1136/bjsm.2008.054734&lt;/electronic-resource-num&gt;&lt;volume&gt;43&lt;/volume&gt;&lt;/record&gt;&lt;/Cite&gt;&lt;/EndNote&gt;</w:instrText>
      </w:r>
      <w:r w:rsidR="002078ED">
        <w:rPr>
          <w:rFonts w:ascii="Times" w:eastAsia="Times" w:hAnsi="Times" w:cs="Times New Roman"/>
          <w:szCs w:val="20"/>
          <w:lang w:val="en-GB" w:eastAsia="it-IT"/>
        </w:rPr>
        <w:fldChar w:fldCharType="separate"/>
      </w:r>
      <w:r w:rsidR="00190AE3" w:rsidRPr="00190AE3">
        <w:rPr>
          <w:rFonts w:ascii="Times" w:eastAsia="Times" w:hAnsi="Times" w:cs="Times New Roman"/>
          <w:noProof/>
          <w:szCs w:val="20"/>
          <w:vertAlign w:val="superscript"/>
          <w:lang w:val="en-GB" w:eastAsia="it-IT"/>
        </w:rPr>
        <w:t>41</w:t>
      </w:r>
      <w:r w:rsidR="002078ED">
        <w:rPr>
          <w:rFonts w:ascii="Times" w:eastAsia="Times" w:hAnsi="Times" w:cs="Times New Roman"/>
          <w:szCs w:val="20"/>
          <w:lang w:val="en-GB" w:eastAsia="it-IT"/>
        </w:rPr>
        <w:fldChar w:fldCharType="end"/>
      </w:r>
      <w:r w:rsidR="0009319E">
        <w:rPr>
          <w:rFonts w:ascii="Times" w:eastAsia="Times" w:hAnsi="Times" w:cs="Times New Roman"/>
          <w:szCs w:val="20"/>
          <w:lang w:val="en-GB" w:eastAsia="it-IT"/>
        </w:rPr>
        <w:t xml:space="preserve">. </w:t>
      </w:r>
      <w:r w:rsidR="00885D89">
        <w:rPr>
          <w:rFonts w:ascii="Times" w:eastAsia="Times" w:hAnsi="Times" w:cs="Times New Roman"/>
          <w:szCs w:val="20"/>
          <w:lang w:val="en-GB" w:eastAsia="it-IT"/>
        </w:rPr>
        <w:t>Finally, athletes have a longer QT interval compared to the sedentary population</w:t>
      </w:r>
      <w:r w:rsidR="00AE2ECE">
        <w:rPr>
          <w:rFonts w:ascii="Times" w:eastAsia="Times" w:hAnsi="Times" w:cs="Times New Roman"/>
          <w:szCs w:val="20"/>
          <w:lang w:val="en-GB" w:eastAsia="it-IT"/>
        </w:rPr>
        <w:t xml:space="preserve">. Therefore the </w:t>
      </w:r>
      <w:r w:rsidR="00E17F0A">
        <w:rPr>
          <w:rFonts w:ascii="Times" w:eastAsia="Times" w:hAnsi="Times" w:cs="Times New Roman"/>
          <w:szCs w:val="20"/>
          <w:lang w:val="en-GB" w:eastAsia="it-IT"/>
        </w:rPr>
        <w:t>99</w:t>
      </w:r>
      <w:r w:rsidR="00E17F0A" w:rsidRPr="00A14DF2">
        <w:rPr>
          <w:rFonts w:ascii="Times" w:eastAsia="Times" w:hAnsi="Times" w:cs="Times New Roman"/>
          <w:szCs w:val="20"/>
          <w:vertAlign w:val="superscript"/>
          <w:lang w:val="en-GB" w:eastAsia="it-IT"/>
        </w:rPr>
        <w:t>th</w:t>
      </w:r>
      <w:r w:rsidR="00E17F0A">
        <w:rPr>
          <w:rFonts w:ascii="Times" w:eastAsia="Times" w:hAnsi="Times" w:cs="Times New Roman"/>
          <w:szCs w:val="20"/>
          <w:lang w:val="en-GB" w:eastAsia="it-IT"/>
        </w:rPr>
        <w:t xml:space="preserve"> percentile </w:t>
      </w:r>
      <w:r w:rsidR="005E2288">
        <w:rPr>
          <w:rFonts w:ascii="Times" w:eastAsia="Times" w:hAnsi="Times" w:cs="Times New Roman"/>
          <w:szCs w:val="20"/>
          <w:lang w:val="en-GB" w:eastAsia="it-IT"/>
        </w:rPr>
        <w:t>define</w:t>
      </w:r>
      <w:r w:rsidR="00AE2ECE">
        <w:rPr>
          <w:rFonts w:ascii="Times" w:eastAsia="Times" w:hAnsi="Times" w:cs="Times New Roman"/>
          <w:szCs w:val="20"/>
          <w:lang w:val="en-GB" w:eastAsia="it-IT"/>
        </w:rPr>
        <w:t>s</w:t>
      </w:r>
      <w:r w:rsidR="00573FCB">
        <w:rPr>
          <w:rFonts w:ascii="Times" w:eastAsia="Times" w:hAnsi="Times" w:cs="Times New Roman"/>
          <w:szCs w:val="20"/>
          <w:lang w:val="en-GB" w:eastAsia="it-IT"/>
        </w:rPr>
        <w:t xml:space="preserve"> a</w:t>
      </w:r>
      <w:r w:rsidR="005E2288">
        <w:rPr>
          <w:rFonts w:ascii="Times" w:eastAsia="Times" w:hAnsi="Times" w:cs="Times New Roman"/>
          <w:szCs w:val="20"/>
          <w:lang w:val="en-GB" w:eastAsia="it-IT"/>
        </w:rPr>
        <w:t xml:space="preserve"> long QT</w:t>
      </w:r>
      <w:r w:rsidR="00573FCB">
        <w:rPr>
          <w:rFonts w:ascii="Times" w:eastAsia="Times" w:hAnsi="Times" w:cs="Times New Roman"/>
          <w:szCs w:val="20"/>
          <w:lang w:val="en-GB" w:eastAsia="it-IT"/>
        </w:rPr>
        <w:t xml:space="preserve"> interval</w:t>
      </w:r>
      <w:r w:rsidR="005E2288">
        <w:rPr>
          <w:rFonts w:ascii="Times" w:eastAsia="Times" w:hAnsi="Times" w:cs="Times New Roman"/>
          <w:szCs w:val="20"/>
          <w:lang w:val="en-GB" w:eastAsia="it-IT"/>
        </w:rPr>
        <w:t xml:space="preserve"> in ath</w:t>
      </w:r>
      <w:r w:rsidR="00E17F0A">
        <w:rPr>
          <w:rFonts w:ascii="Times" w:eastAsia="Times" w:hAnsi="Times" w:cs="Times New Roman"/>
          <w:szCs w:val="20"/>
          <w:lang w:val="en-GB" w:eastAsia="it-IT"/>
        </w:rPr>
        <w:t>letes</w:t>
      </w:r>
      <w:r w:rsidR="00885D89">
        <w:rPr>
          <w:rFonts w:ascii="Times" w:eastAsia="Times" w:hAnsi="Times" w:cs="Times New Roman"/>
          <w:szCs w:val="20"/>
          <w:lang w:val="en-GB" w:eastAsia="it-IT"/>
        </w:rPr>
        <w:t xml:space="preserve">. </w:t>
      </w:r>
      <w:r w:rsidR="00AE2ECE">
        <w:rPr>
          <w:rFonts w:ascii="Times" w:eastAsia="Times" w:hAnsi="Times" w:cs="Times New Roman"/>
          <w:szCs w:val="20"/>
          <w:lang w:val="en-GB" w:eastAsia="it-IT"/>
        </w:rPr>
        <w:t>M</w:t>
      </w:r>
      <w:r w:rsidR="00F30B27" w:rsidRPr="00A14DF2">
        <w:rPr>
          <w:rFonts w:ascii="Times" w:eastAsia="Times" w:hAnsi="Times" w:cs="Times New Roman"/>
          <w:szCs w:val="20"/>
          <w:lang w:val="en-GB" w:eastAsia="it-IT"/>
        </w:rPr>
        <w:t xml:space="preserve">easuring in lead II or V5, a QT interval of &gt;470 </w:t>
      </w:r>
      <w:proofErr w:type="spellStart"/>
      <w:r w:rsidR="00F30B27" w:rsidRPr="00A14DF2">
        <w:rPr>
          <w:rFonts w:ascii="Times" w:eastAsia="Times" w:hAnsi="Times" w:cs="Times New Roman"/>
          <w:szCs w:val="20"/>
          <w:lang w:val="en-GB" w:eastAsia="it-IT"/>
        </w:rPr>
        <w:t>ms</w:t>
      </w:r>
      <w:proofErr w:type="spellEnd"/>
      <w:r w:rsidR="00F30B27" w:rsidRPr="00A14DF2">
        <w:rPr>
          <w:rFonts w:ascii="Times" w:eastAsia="Times" w:hAnsi="Times" w:cs="Times New Roman"/>
          <w:szCs w:val="20"/>
          <w:lang w:val="en-GB" w:eastAsia="it-IT"/>
        </w:rPr>
        <w:t xml:space="preserve"> in males and &gt;480 </w:t>
      </w:r>
      <w:proofErr w:type="spellStart"/>
      <w:r w:rsidR="00F30B27" w:rsidRPr="00A14DF2">
        <w:rPr>
          <w:rFonts w:ascii="Times" w:eastAsia="Times" w:hAnsi="Times" w:cs="Times New Roman"/>
          <w:szCs w:val="20"/>
          <w:lang w:val="en-GB" w:eastAsia="it-IT"/>
        </w:rPr>
        <w:t>ms</w:t>
      </w:r>
      <w:proofErr w:type="spellEnd"/>
      <w:r w:rsidR="00F30B27" w:rsidRPr="00A14DF2">
        <w:rPr>
          <w:rFonts w:ascii="Times" w:eastAsia="Times" w:hAnsi="Times" w:cs="Times New Roman"/>
          <w:szCs w:val="20"/>
          <w:lang w:val="en-GB" w:eastAsia="it-IT"/>
        </w:rPr>
        <w:t xml:space="preserve"> in females</w:t>
      </w:r>
      <w:r w:rsidR="00AE2ECE">
        <w:rPr>
          <w:rFonts w:ascii="Times" w:eastAsia="Times" w:hAnsi="Times" w:cs="Times New Roman"/>
          <w:szCs w:val="20"/>
          <w:lang w:val="en-GB" w:eastAsia="it-IT"/>
        </w:rPr>
        <w:t xml:space="preserve"> using </w:t>
      </w:r>
      <w:proofErr w:type="spellStart"/>
      <w:r w:rsidR="00AE2ECE">
        <w:rPr>
          <w:rFonts w:ascii="Times" w:eastAsia="Times" w:hAnsi="Times" w:cs="Times New Roman"/>
          <w:szCs w:val="20"/>
          <w:lang w:val="en-GB" w:eastAsia="it-IT"/>
        </w:rPr>
        <w:t>Bazett’s</w:t>
      </w:r>
      <w:proofErr w:type="spellEnd"/>
      <w:r w:rsidR="00AE2ECE">
        <w:rPr>
          <w:rFonts w:ascii="Times" w:eastAsia="Times" w:hAnsi="Times" w:cs="Times New Roman"/>
          <w:szCs w:val="20"/>
          <w:lang w:val="en-GB" w:eastAsia="it-IT"/>
        </w:rPr>
        <w:t xml:space="preserve"> formula,</w:t>
      </w:r>
      <w:r w:rsidR="00F30B27" w:rsidRPr="00A14DF2">
        <w:rPr>
          <w:rFonts w:ascii="Times" w:eastAsia="Times" w:hAnsi="Times" w:cs="Times New Roman"/>
          <w:szCs w:val="20"/>
          <w:lang w:val="en-GB" w:eastAsia="it-IT"/>
        </w:rPr>
        <w:t xml:space="preserve"> raise</w:t>
      </w:r>
      <w:r w:rsidR="00AE2ECE">
        <w:rPr>
          <w:rFonts w:ascii="Times" w:eastAsia="Times" w:hAnsi="Times" w:cs="Times New Roman"/>
          <w:szCs w:val="20"/>
          <w:lang w:val="en-GB" w:eastAsia="it-IT"/>
        </w:rPr>
        <w:t>s</w:t>
      </w:r>
      <w:r w:rsidR="00F30B27" w:rsidRPr="00A14DF2">
        <w:rPr>
          <w:rFonts w:ascii="Times" w:eastAsia="Times" w:hAnsi="Times" w:cs="Times New Roman"/>
          <w:szCs w:val="20"/>
          <w:lang w:val="en-GB" w:eastAsia="it-IT"/>
        </w:rPr>
        <w:t xml:space="preserve"> suspicion of long QT</w:t>
      </w:r>
      <w:r w:rsidR="00262F85">
        <w:rPr>
          <w:rFonts w:ascii="Times" w:eastAsia="Times" w:hAnsi="Times" w:cs="Times New Roman"/>
          <w:szCs w:val="20"/>
          <w:lang w:val="en-GB" w:eastAsia="it-IT"/>
        </w:rPr>
        <w:t xml:space="preserve"> syndrome</w:t>
      </w:r>
      <w:r w:rsidR="00F30B27" w:rsidRPr="00A14DF2">
        <w:rPr>
          <w:rFonts w:ascii="Times" w:eastAsia="Times" w:hAnsi="Times" w:cs="Times New Roman"/>
          <w:szCs w:val="20"/>
          <w:lang w:val="en-GB" w:eastAsia="it-IT"/>
        </w:rPr>
        <w:t xml:space="preserve">. </w:t>
      </w:r>
      <w:r w:rsidR="00B06739">
        <w:rPr>
          <w:rFonts w:ascii="Times" w:eastAsia="Times" w:hAnsi="Times" w:cs="Times New Roman"/>
          <w:szCs w:val="20"/>
          <w:lang w:val="en-GB" w:eastAsia="it-IT"/>
        </w:rPr>
        <w:t xml:space="preserve">The Priori-Schwarz </w:t>
      </w:r>
      <w:r w:rsidR="00AE2ECE">
        <w:rPr>
          <w:rFonts w:ascii="Times" w:eastAsia="Times" w:hAnsi="Times" w:cs="Times New Roman"/>
          <w:szCs w:val="20"/>
          <w:lang w:val="en-GB" w:eastAsia="it-IT"/>
        </w:rPr>
        <w:t xml:space="preserve">probability </w:t>
      </w:r>
      <w:r w:rsidR="00B06739">
        <w:rPr>
          <w:rFonts w:ascii="Times" w:eastAsia="Times" w:hAnsi="Times" w:cs="Times New Roman"/>
          <w:szCs w:val="20"/>
          <w:lang w:val="en-GB" w:eastAsia="it-IT"/>
        </w:rPr>
        <w:t xml:space="preserve">score should then be employed to </w:t>
      </w:r>
      <w:r w:rsidR="00AE2ECE">
        <w:rPr>
          <w:rFonts w:ascii="Times" w:eastAsia="Times" w:hAnsi="Times" w:cs="Times New Roman"/>
          <w:szCs w:val="20"/>
          <w:lang w:val="en-GB" w:eastAsia="it-IT"/>
        </w:rPr>
        <w:t>confirm</w:t>
      </w:r>
      <w:r w:rsidR="000A1F7A">
        <w:rPr>
          <w:rFonts w:ascii="Times" w:eastAsia="Times" w:hAnsi="Times" w:cs="Times New Roman"/>
          <w:szCs w:val="20"/>
          <w:lang w:val="en-GB" w:eastAsia="it-IT"/>
        </w:rPr>
        <w:t xml:space="preserve"> congenital long QT syndrome</w:t>
      </w:r>
      <w:r w:rsidR="002078ED">
        <w:rPr>
          <w:rFonts w:ascii="Times" w:eastAsia="Times" w:hAnsi="Times" w:cs="Times New Roman"/>
          <w:szCs w:val="20"/>
          <w:lang w:val="en-GB" w:eastAsia="it-IT"/>
        </w:rPr>
        <w:fldChar w:fldCharType="begin"/>
      </w:r>
      <w:r w:rsidR="00190AE3">
        <w:rPr>
          <w:rFonts w:ascii="Times" w:eastAsia="Times" w:hAnsi="Times" w:cs="Times New Roman"/>
          <w:szCs w:val="20"/>
          <w:lang w:val="en-GB" w:eastAsia="it-IT"/>
        </w:rPr>
        <w:instrText xml:space="preserve"> ADDIN EN.CITE &lt;EndNote&gt;&lt;Cite ExcludeYear="1"&gt;&lt;Author&gt;Priori&lt;/Author&gt;&lt;Year&gt;2003&lt;/Year&gt;&lt;IDText&gt;Risk stratification in the long-QT syndrome&lt;/IDText&gt;&lt;DisplayText&gt;&lt;style face="superscript"&gt;42&lt;/style&gt;&lt;/DisplayText&gt;&lt;record&gt;&lt;dates&gt;&lt;pub-dates&gt;&lt;date&gt;May&lt;/date&gt;&lt;/pub-dates&gt;&lt;year&gt;2003&lt;/year&gt;&lt;/dates&gt;&lt;keywords&gt;&lt;keyword&gt;Adult&lt;/keyword&gt;&lt;keyword&gt;Age of Onset&lt;/keyword&gt;&lt;keyword&gt;Disease-Free Survival&lt;/keyword&gt;&lt;keyword&gt;Electrocardiography&lt;/keyword&gt;&lt;keyword&gt;Female&lt;/keyword&gt;&lt;keyword&gt;Genotype&lt;/keyword&gt;&lt;keyword&gt;Heart Arrest&lt;/keyword&gt;&lt;keyword&gt;Humans&lt;/keyword&gt;&lt;keyword&gt;Long QT Syndrome&lt;/keyword&gt;&lt;keyword&gt;Male&lt;/keyword&gt;&lt;keyword&gt;Multivariate Analysis&lt;/keyword&gt;&lt;keyword&gt;Mutation&lt;/keyword&gt;&lt;keyword&gt;Phenotype&lt;/keyword&gt;&lt;keyword&gt;Potassium Channels&lt;/keyword&gt;&lt;keyword&gt;Risk Assessment&lt;/keyword&gt;&lt;keyword&gt;Sodium Channels&lt;/keyword&gt;&lt;/keywords&gt;&lt;urls&gt;&lt;related-urls&gt;&lt;url&gt;http://www.ncbi.nlm.nih.gov/pubmed/12736279&lt;/url&gt;&lt;/related-urls&gt;&lt;/urls&gt;&lt;isbn&gt;1533-4406&lt;/isbn&gt;&lt;titles&gt;&lt;title&gt;Risk stratification in the long-QT syndrome&lt;/title&gt;&lt;secondary-title&gt;N Engl J Med&lt;/secondary-title&gt;&lt;/titles&gt;&lt;pages&gt;1866-74&lt;/pages&gt;&lt;number&gt;19&lt;/number&gt;&lt;contributors&gt;&lt;authors&gt;&lt;author&gt;Priori, S. G.&lt;/author&gt;&lt;author&gt;Schwartz, P. J.&lt;/author&gt;&lt;author&gt;Napolitano, C.&lt;/author&gt;&lt;author&gt;Bloise, R.&lt;/author&gt;&lt;author&gt;Ronchetti, E.&lt;/author&gt;&lt;author&gt;Grillo, M.&lt;/author&gt;&lt;author&gt;Vicentini, A.&lt;/author&gt;&lt;author&gt;Spazzolini, C.&lt;/author&gt;&lt;author&gt;Nastoli, J.&lt;/author&gt;&lt;author&gt;Bottelli, G.&lt;/author&gt;&lt;author&gt;Folli, R.&lt;/author&gt;&lt;author&gt;Cappelletti, D.&lt;/author&gt;&lt;/authors&gt;&lt;/contributors&gt;&lt;language&gt;eng&lt;/language&gt;&lt;added-date format="utc"&gt;1428878725&lt;/added-date&gt;&lt;ref-type name="Journal Article"&gt;17&lt;/ref-type&gt;&lt;rec-number&gt;241&lt;/rec-number&gt;&lt;last-updated-date format="utc"&gt;1463946432&lt;/last-updated-date&gt;&lt;accession-num&gt;12736279&lt;/accession-num&gt;&lt;electronic-resource-num&gt;10.1056/NEJMoa022147&lt;/electronic-resource-num&gt;&lt;volume&gt;348&lt;/volume&gt;&lt;/record&gt;&lt;/Cite&gt;&lt;/EndNote&gt;</w:instrText>
      </w:r>
      <w:r w:rsidR="002078ED">
        <w:rPr>
          <w:rFonts w:ascii="Times" w:eastAsia="Times" w:hAnsi="Times" w:cs="Times New Roman"/>
          <w:szCs w:val="20"/>
          <w:lang w:val="en-GB" w:eastAsia="it-IT"/>
        </w:rPr>
        <w:fldChar w:fldCharType="separate"/>
      </w:r>
      <w:r w:rsidR="00190AE3" w:rsidRPr="00190AE3">
        <w:rPr>
          <w:rFonts w:ascii="Times" w:eastAsia="Times" w:hAnsi="Times" w:cs="Times New Roman"/>
          <w:noProof/>
          <w:szCs w:val="20"/>
          <w:vertAlign w:val="superscript"/>
          <w:lang w:val="en-GB" w:eastAsia="it-IT"/>
        </w:rPr>
        <w:t>42</w:t>
      </w:r>
      <w:r w:rsidR="002078ED">
        <w:rPr>
          <w:rFonts w:ascii="Times" w:eastAsia="Times" w:hAnsi="Times" w:cs="Times New Roman"/>
          <w:szCs w:val="20"/>
          <w:lang w:val="en-GB" w:eastAsia="it-IT"/>
        </w:rPr>
        <w:fldChar w:fldCharType="end"/>
      </w:r>
      <w:r w:rsidR="00B06739">
        <w:rPr>
          <w:rFonts w:ascii="Times" w:eastAsia="Times" w:hAnsi="Times" w:cs="Times New Roman"/>
          <w:szCs w:val="20"/>
          <w:lang w:val="en-GB" w:eastAsia="it-IT"/>
        </w:rPr>
        <w:t xml:space="preserve">. </w:t>
      </w:r>
      <w:r w:rsidR="00184202">
        <w:rPr>
          <w:rFonts w:ascii="Times" w:eastAsia="Times" w:hAnsi="Times" w:cs="Times New Roman"/>
          <w:szCs w:val="20"/>
          <w:lang w:val="en-GB" w:eastAsia="it-IT"/>
        </w:rPr>
        <w:t xml:space="preserve">If doubt persists, genetic testing should be performed and has a diagnostic yield of up to </w:t>
      </w:r>
      <w:r w:rsidR="00B06739">
        <w:rPr>
          <w:rFonts w:ascii="Times" w:eastAsia="Times" w:hAnsi="Times" w:cs="Times New Roman"/>
          <w:szCs w:val="20"/>
          <w:lang w:val="en-GB" w:eastAsia="it-IT"/>
        </w:rPr>
        <w:t>75%</w:t>
      </w:r>
      <w:r w:rsidR="002078ED">
        <w:rPr>
          <w:rFonts w:ascii="Times" w:eastAsia="Times" w:hAnsi="Times" w:cs="Times New Roman"/>
          <w:szCs w:val="20"/>
          <w:lang w:val="en-GB" w:eastAsia="it-IT"/>
        </w:rPr>
        <w:fldChar w:fldCharType="begin"/>
      </w:r>
      <w:r w:rsidR="00190AE3">
        <w:rPr>
          <w:rFonts w:ascii="Times" w:eastAsia="Times" w:hAnsi="Times" w:cs="Times New Roman"/>
          <w:szCs w:val="20"/>
          <w:lang w:val="en-GB" w:eastAsia="it-IT"/>
        </w:rPr>
        <w:instrText xml:space="preserve"> ADDIN EN.CITE &lt;EndNote&gt;&lt;Cite ExcludeYear="1"&gt;&lt;Author&gt;Zipes&lt;/Author&gt;&lt;Year&gt;2005&lt;/Year&gt;&lt;IDText&gt;Task Force 7: arrhythmias&lt;/IDText&gt;&lt;DisplayText&gt;&lt;style face="superscript"&gt;40&lt;/style&gt;&lt;/DisplayText&gt;&lt;record&gt;&lt;dates&gt;&lt;pub-dates&gt;&lt;date&gt;Apr&lt;/date&gt;&lt;/pub-dates&gt;&lt;year&gt;2005&lt;/year&gt;&lt;/dates&gt;&lt;keywords&gt;&lt;keyword&gt;Arrhythmias, Cardiac&lt;/keyword&gt;&lt;keyword&gt;Atrial Fibrillation&lt;/keyword&gt;&lt;keyword&gt;Atrial Premature Complexes&lt;/keyword&gt;&lt;keyword&gt;Health Planning Guidelines&lt;/keyword&gt;&lt;keyword&gt;Heart Block&lt;/keyword&gt;&lt;keyword&gt;Humans&lt;/keyword&gt;&lt;keyword&gt;Sports&lt;/keyword&gt;&lt;keyword&gt;Syncope&lt;/keyword&gt;&lt;keyword&gt;Tachycardia, Ectopic Atrial&lt;/keyword&gt;&lt;keyword&gt;Tachycardia, Sinoatrial Nodal Reentry&lt;/keyword&gt;&lt;keyword&gt;Tachycardia, Supraventricular&lt;/keyword&gt;&lt;keyword&gt;Tachycardia, Ventricular&lt;/keyword&gt;&lt;keyword&gt;Ventricular Fibrillation&lt;/keyword&gt;&lt;keyword&gt;Ventricular Premature Complexes&lt;/keyword&gt;&lt;keyword&gt;Wolff-Parkinson-White Syndrome&lt;/keyword&gt;&lt;/keywords&gt;&lt;urls&gt;&lt;related-urls&gt;&lt;url&gt;http://www.ncbi.nlm.nih.gov/pubmed/15837287&lt;/url&gt;&lt;/related-urls&gt;&lt;/urls&gt;&lt;isbn&gt;0735-1097&lt;/isbn&gt;&lt;titles&gt;&lt;title&gt;Task Force 7: arrhythmias&lt;/title&gt;&lt;secondary-title&gt;J Am Coll Cardiol&lt;/secondary-title&gt;&lt;/titles&gt;&lt;pages&gt;1354-63&lt;/pages&gt;&lt;number&gt;8&lt;/number&gt;&lt;contributors&gt;&lt;authors&gt;&lt;author&gt;Zipes, D. P.&lt;/author&gt;&lt;author&gt;Ackerman, M. J.&lt;/author&gt;&lt;author&gt;Estes, N. A.&lt;/author&gt;&lt;author&gt;Grant, A. O.&lt;/author&gt;&lt;author&gt;Myerburg, R. J.&lt;/author&gt;&lt;author&gt;Van Hare, G.&lt;/author&gt;&lt;/authors&gt;&lt;/contributors&gt;&lt;language&gt;eng&lt;/language&gt;&lt;added-date format="utc"&gt;1427027778&lt;/added-date&gt;&lt;ref-type name="Journal Article"&gt;17&lt;/ref-type&gt;&lt;rec-number&gt;186&lt;/rec-number&gt;&lt;last-updated-date format="utc"&gt;1463946151&lt;/last-updated-date&gt;&lt;accession-num&gt;15837287&lt;/accession-num&gt;&lt;electronic-resource-num&gt;10.1016/j.jacc.2005.02.014&lt;/electronic-resource-num&gt;&lt;volume&gt;45&lt;/volume&gt;&lt;/record&gt;&lt;/Cite&gt;&lt;/EndNote&gt;</w:instrText>
      </w:r>
      <w:r w:rsidR="002078ED">
        <w:rPr>
          <w:rFonts w:ascii="Times" w:eastAsia="Times" w:hAnsi="Times" w:cs="Times New Roman"/>
          <w:szCs w:val="20"/>
          <w:lang w:val="en-GB" w:eastAsia="it-IT"/>
        </w:rPr>
        <w:fldChar w:fldCharType="separate"/>
      </w:r>
      <w:r w:rsidR="00190AE3" w:rsidRPr="00190AE3">
        <w:rPr>
          <w:rFonts w:ascii="Times" w:eastAsia="Times" w:hAnsi="Times" w:cs="Times New Roman"/>
          <w:noProof/>
          <w:szCs w:val="20"/>
          <w:vertAlign w:val="superscript"/>
          <w:lang w:val="en-GB" w:eastAsia="it-IT"/>
        </w:rPr>
        <w:t>40</w:t>
      </w:r>
      <w:r w:rsidR="002078ED">
        <w:rPr>
          <w:rFonts w:ascii="Times" w:eastAsia="Times" w:hAnsi="Times" w:cs="Times New Roman"/>
          <w:szCs w:val="20"/>
          <w:lang w:val="en-GB" w:eastAsia="it-IT"/>
        </w:rPr>
        <w:fldChar w:fldCharType="end"/>
      </w:r>
      <w:r w:rsidR="000A1F7A">
        <w:rPr>
          <w:rFonts w:ascii="Times" w:eastAsia="Times" w:hAnsi="Times" w:cs="Times New Roman"/>
          <w:szCs w:val="20"/>
          <w:lang w:val="en-GB" w:eastAsia="it-IT"/>
        </w:rPr>
        <w:t>.</w:t>
      </w:r>
    </w:p>
    <w:p w14:paraId="7C28CA52" w14:textId="77777777" w:rsidR="000A1F7A" w:rsidRDefault="000A1F7A" w:rsidP="007E47D9">
      <w:pPr>
        <w:spacing w:line="480" w:lineRule="auto"/>
        <w:rPr>
          <w:rFonts w:ascii="Times" w:eastAsia="Times" w:hAnsi="Times" w:cs="Times New Roman"/>
          <w:szCs w:val="20"/>
          <w:lang w:val="en-GB" w:eastAsia="it-IT"/>
        </w:rPr>
      </w:pPr>
    </w:p>
    <w:p w14:paraId="7FCC0A32" w14:textId="12378688" w:rsidR="000A1F7A" w:rsidRPr="001354AB" w:rsidRDefault="000A1F7A" w:rsidP="007E47D9">
      <w:pPr>
        <w:spacing w:line="480" w:lineRule="auto"/>
        <w:rPr>
          <w:rFonts w:eastAsia="Times" w:cs="Times New Roman"/>
          <w:szCs w:val="20"/>
          <w:lang w:val="en-GB" w:eastAsia="it-IT"/>
        </w:rPr>
      </w:pPr>
      <w:r w:rsidRPr="001354AB">
        <w:rPr>
          <w:rFonts w:eastAsia="Times" w:cs="Times New Roman"/>
          <w:szCs w:val="20"/>
          <w:lang w:val="en-GB" w:eastAsia="it-IT"/>
        </w:rPr>
        <w:t>Athletes with confirmed long QT syndrome should receive treatment with</w:t>
      </w:r>
      <w:r w:rsidR="00AE2ECE">
        <w:rPr>
          <w:rFonts w:eastAsia="Times" w:cs="Times New Roman"/>
          <w:szCs w:val="20"/>
          <w:lang w:val="en-GB" w:eastAsia="it-IT"/>
        </w:rPr>
        <w:t xml:space="preserve"> </w:t>
      </w:r>
      <w:proofErr w:type="spellStart"/>
      <w:r w:rsidR="00AE2ECE">
        <w:rPr>
          <w:rFonts w:eastAsia="Times" w:cs="Times New Roman"/>
          <w:szCs w:val="20"/>
          <w:lang w:val="en-GB" w:eastAsia="it-IT"/>
        </w:rPr>
        <w:t>propanolol</w:t>
      </w:r>
      <w:proofErr w:type="spellEnd"/>
      <w:r w:rsidR="00AE2ECE">
        <w:rPr>
          <w:rFonts w:eastAsia="Times" w:cs="Times New Roman"/>
          <w:szCs w:val="20"/>
          <w:lang w:val="en-GB" w:eastAsia="it-IT"/>
        </w:rPr>
        <w:t xml:space="preserve"> or </w:t>
      </w:r>
      <w:proofErr w:type="spellStart"/>
      <w:r w:rsidR="00AE2ECE">
        <w:rPr>
          <w:rFonts w:eastAsia="Times" w:cs="Times New Roman"/>
          <w:szCs w:val="20"/>
          <w:lang w:val="en-GB" w:eastAsia="it-IT"/>
        </w:rPr>
        <w:t>nadolol</w:t>
      </w:r>
      <w:proofErr w:type="spellEnd"/>
      <w:r w:rsidR="00AE2ECE">
        <w:rPr>
          <w:rFonts w:eastAsia="Times" w:cs="Times New Roman"/>
          <w:szCs w:val="20"/>
          <w:lang w:val="en-GB" w:eastAsia="it-IT"/>
        </w:rPr>
        <w:t>,</w:t>
      </w:r>
      <w:r w:rsidRPr="001354AB">
        <w:rPr>
          <w:rFonts w:eastAsia="Times" w:cs="Times New Roman"/>
          <w:szCs w:val="20"/>
          <w:lang w:val="en-GB" w:eastAsia="it-IT"/>
        </w:rPr>
        <w:t xml:space="preserve"> a non-selective beta-blocker. Treatment</w:t>
      </w:r>
      <w:r w:rsidR="00184202">
        <w:rPr>
          <w:rFonts w:eastAsia="Times" w:cs="Times New Roman"/>
          <w:szCs w:val="20"/>
          <w:lang w:val="en-GB" w:eastAsia="it-IT"/>
        </w:rPr>
        <w:t xml:space="preserve"> with beta-blockers</w:t>
      </w:r>
      <w:r w:rsidRPr="001354AB">
        <w:rPr>
          <w:rFonts w:eastAsia="Times" w:cs="Times New Roman"/>
          <w:szCs w:val="20"/>
          <w:lang w:val="en-GB" w:eastAsia="it-IT"/>
        </w:rPr>
        <w:t xml:space="preserve"> may result in disqualif</w:t>
      </w:r>
      <w:r w:rsidR="009B233D" w:rsidRPr="001354AB">
        <w:rPr>
          <w:rFonts w:eastAsia="Times" w:cs="Times New Roman"/>
          <w:szCs w:val="20"/>
          <w:lang w:val="en-GB" w:eastAsia="it-IT"/>
        </w:rPr>
        <w:t>ication from particular sports</w:t>
      </w:r>
      <w:r w:rsidR="00885D89" w:rsidRPr="001354AB">
        <w:rPr>
          <w:rFonts w:eastAsia="Times" w:cs="Times New Roman"/>
          <w:szCs w:val="20"/>
          <w:lang w:val="en-GB" w:eastAsia="it-IT"/>
        </w:rPr>
        <w:t xml:space="preserve"> such as </w:t>
      </w:r>
      <w:r w:rsidR="000C5D41" w:rsidRPr="001354AB">
        <w:rPr>
          <w:rFonts w:eastAsia="Times" w:cs="Times New Roman"/>
          <w:szCs w:val="20"/>
          <w:lang w:val="en-GB" w:eastAsia="it-IT"/>
        </w:rPr>
        <w:t>archery, gymnastics, shooting and</w:t>
      </w:r>
      <w:r w:rsidR="00885D89" w:rsidRPr="001354AB">
        <w:rPr>
          <w:rFonts w:eastAsia="Times" w:cs="Times New Roman"/>
          <w:szCs w:val="20"/>
          <w:lang w:val="en-GB" w:eastAsia="it-IT"/>
        </w:rPr>
        <w:t xml:space="preserve"> golf</w:t>
      </w:r>
      <w:r w:rsidR="002078ED" w:rsidRPr="001354AB">
        <w:rPr>
          <w:rFonts w:eastAsia="Times" w:cs="Times New Roman"/>
          <w:szCs w:val="20"/>
          <w:lang w:val="en-GB" w:eastAsia="it-IT"/>
        </w:rPr>
        <w:fldChar w:fldCharType="begin"/>
      </w:r>
      <w:r w:rsidR="00190AE3">
        <w:rPr>
          <w:rFonts w:eastAsia="Times" w:cs="Times New Roman"/>
          <w:szCs w:val="20"/>
          <w:lang w:val="en-GB" w:eastAsia="it-IT"/>
        </w:rPr>
        <w:instrText xml:space="preserve"> ADDIN EN.CITE &lt;EndNote&gt;&lt;Cite ExcludeYear="1"&gt;&lt;Author&gt;Maron&lt;/Author&gt;&lt;Year&gt;2005&lt;/Year&gt;&lt;IDText&gt;Introduction: eligibility recommendations for competitive athletes with cardiovascular abnormalities-general considerations&lt;/IDText&gt;&lt;DisplayText&gt;&lt;style face="superscript"&gt;43&lt;/style&gt;&lt;/DisplayText&gt;&lt;record&gt;&lt;dates&gt;&lt;pub-dates&gt;&lt;date&gt;Apr&lt;/date&gt;&lt;/pub-dates&gt;&lt;year&gt;2005&lt;/year&gt;&lt;/dates&gt;&lt;keywords&gt;&lt;keyword&gt;Cardiovascular Diseases&lt;/keyword&gt;&lt;keyword&gt;Death, Sudden, Cardiac&lt;/keyword&gt;&lt;keyword&gt;Health Planning Guidelines&lt;/keyword&gt;&lt;keyword&gt;Humans&lt;/keyword&gt;&lt;keyword&gt;Maryland&lt;/keyword&gt;&lt;keyword&gt;Sports&lt;/keyword&gt;&lt;/keywords&gt;&lt;urls&gt;&lt;related-urls&gt;&lt;url&gt;http://www.ncbi.nlm.nih.gov/pubmed/15837280&lt;/url&gt;&lt;/related-urls&gt;&lt;/urls&gt;&lt;isbn&gt;0735-1097&lt;/isbn&gt;&lt;titles&gt;&lt;title&gt;Introduction: eligibility recommendations for competitive athletes with cardiovascular abnormalities-general considerations&lt;/title&gt;&lt;secondary-title&gt;J Am Coll Cardiol&lt;/secondary-title&gt;&lt;/titles&gt;&lt;pages&gt;1318-21&lt;/pages&gt;&lt;number&gt;8&lt;/number&gt;&lt;contributors&gt;&lt;authors&gt;&lt;author&gt;Maron, B. J.&lt;/author&gt;&lt;author&gt;Zipes, D. P.&lt;/author&gt;&lt;/authors&gt;&lt;/contributors&gt;&lt;language&gt;eng&lt;/language&gt;&lt;added-date format="utc"&gt;1428878025&lt;/added-date&gt;&lt;ref-type name="Journal Article"&gt;17&lt;/ref-type&gt;&lt;rec-number&gt;237&lt;/rec-number&gt;&lt;last-updated-date format="utc"&gt;1463944030&lt;/last-updated-date&gt;&lt;accession-num&gt;15837280&lt;/accession-num&gt;&lt;electronic-resource-num&gt;10.1016/j.jacc.2005.02.006&lt;/electronic-resource-num&gt;&lt;volume&gt;45&lt;/volume&gt;&lt;/record&gt;&lt;/Cite&gt;&lt;/EndNote&gt;</w:instrText>
      </w:r>
      <w:r w:rsidR="002078ED" w:rsidRPr="001354AB">
        <w:rPr>
          <w:rFonts w:eastAsia="Times" w:cs="Times New Roman"/>
          <w:szCs w:val="20"/>
          <w:lang w:val="en-GB" w:eastAsia="it-IT"/>
        </w:rPr>
        <w:fldChar w:fldCharType="separate"/>
      </w:r>
      <w:r w:rsidR="00190AE3" w:rsidRPr="00190AE3">
        <w:rPr>
          <w:rFonts w:eastAsia="Times" w:cs="Times New Roman"/>
          <w:noProof/>
          <w:szCs w:val="20"/>
          <w:vertAlign w:val="superscript"/>
          <w:lang w:val="en-GB" w:eastAsia="it-IT"/>
        </w:rPr>
        <w:t>43</w:t>
      </w:r>
      <w:r w:rsidR="002078ED" w:rsidRPr="001354AB">
        <w:rPr>
          <w:rFonts w:eastAsia="Times" w:cs="Times New Roman"/>
          <w:szCs w:val="20"/>
          <w:lang w:val="en-GB" w:eastAsia="it-IT"/>
        </w:rPr>
        <w:fldChar w:fldCharType="end"/>
      </w:r>
      <w:r w:rsidRPr="001354AB">
        <w:rPr>
          <w:rFonts w:eastAsia="Times" w:cs="Times New Roman"/>
          <w:szCs w:val="20"/>
          <w:lang w:val="en-GB" w:eastAsia="it-IT"/>
        </w:rPr>
        <w:t xml:space="preserve">. Whilst there appears to be a low event rate in </w:t>
      </w:r>
      <w:r w:rsidRPr="001354AB">
        <w:rPr>
          <w:rFonts w:eastAsia="Times" w:cs="Times New Roman"/>
          <w:szCs w:val="20"/>
          <w:lang w:val="en-GB" w:eastAsia="it-IT"/>
        </w:rPr>
        <w:lastRenderedPageBreak/>
        <w:t>athletes with long QT syndrome</w:t>
      </w:r>
      <w:r w:rsidR="002078ED" w:rsidRPr="001354AB">
        <w:rPr>
          <w:rFonts w:eastAsia="Times" w:cs="Times New Roman"/>
          <w:szCs w:val="20"/>
          <w:lang w:val="en-GB" w:eastAsia="it-IT"/>
        </w:rPr>
        <w:fldChar w:fldCharType="begin">
          <w:fldData xml:space="preserve">PEVuZE5vdGU+PENpdGUgRXhjbHVkZVllYXI9IjEiPjxBdXRob3I+Sm9obnNvbjwvQXV0aG9yPjxZ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==
</w:fldData>
        </w:fldChar>
      </w:r>
      <w:r w:rsidR="00190AE3">
        <w:rPr>
          <w:rFonts w:eastAsia="Times" w:cs="Times New Roman"/>
          <w:szCs w:val="20"/>
          <w:lang w:val="en-GB" w:eastAsia="it-IT"/>
        </w:rPr>
        <w:instrText xml:space="preserve"> ADDIN EN.CITE </w:instrText>
      </w:r>
      <w:r w:rsidR="00190AE3">
        <w:rPr>
          <w:rFonts w:eastAsia="Times" w:cs="Times New Roman"/>
          <w:szCs w:val="20"/>
          <w:lang w:val="en-GB" w:eastAsia="it-IT"/>
        </w:rPr>
        <w:fldChar w:fldCharType="begin">
          <w:fldData xml:space="preserve">PEVuZE5vdGU+PENpdGUgRXhjbHVkZVllYXI9IjEiPjxBdXRob3I+Sm9obnNvbjwvQXV0aG9yPjxZ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==
</w:fldData>
        </w:fldChar>
      </w:r>
      <w:r w:rsidR="00190AE3">
        <w:rPr>
          <w:rFonts w:eastAsia="Times" w:cs="Times New Roman"/>
          <w:szCs w:val="20"/>
          <w:lang w:val="en-GB" w:eastAsia="it-IT"/>
        </w:rPr>
        <w:instrText xml:space="preserve"> ADDIN EN.CITE.DATA </w:instrText>
      </w:r>
      <w:r w:rsidR="00190AE3">
        <w:rPr>
          <w:rFonts w:eastAsia="Times" w:cs="Times New Roman"/>
          <w:szCs w:val="20"/>
          <w:lang w:val="en-GB" w:eastAsia="it-IT"/>
        </w:rPr>
      </w:r>
      <w:r w:rsidR="00190AE3">
        <w:rPr>
          <w:rFonts w:eastAsia="Times" w:cs="Times New Roman"/>
          <w:szCs w:val="20"/>
          <w:lang w:val="en-GB" w:eastAsia="it-IT"/>
        </w:rPr>
        <w:fldChar w:fldCharType="end"/>
      </w:r>
      <w:r w:rsidR="002078ED" w:rsidRPr="001354AB">
        <w:rPr>
          <w:rFonts w:eastAsia="Times" w:cs="Times New Roman"/>
          <w:szCs w:val="20"/>
          <w:lang w:val="en-GB" w:eastAsia="it-IT"/>
        </w:rPr>
      </w:r>
      <w:r w:rsidR="002078ED" w:rsidRPr="001354AB">
        <w:rPr>
          <w:rFonts w:eastAsia="Times" w:cs="Times New Roman"/>
          <w:szCs w:val="20"/>
          <w:lang w:val="en-GB" w:eastAsia="it-IT"/>
        </w:rPr>
        <w:fldChar w:fldCharType="separate"/>
      </w:r>
      <w:r w:rsidR="00190AE3" w:rsidRPr="00190AE3">
        <w:rPr>
          <w:rFonts w:eastAsia="Times" w:cs="Times New Roman"/>
          <w:noProof/>
          <w:szCs w:val="20"/>
          <w:vertAlign w:val="superscript"/>
          <w:lang w:val="en-GB" w:eastAsia="it-IT"/>
        </w:rPr>
        <w:t>18 44-46</w:t>
      </w:r>
      <w:r w:rsidR="002078ED" w:rsidRPr="001354AB">
        <w:rPr>
          <w:rFonts w:eastAsia="Times" w:cs="Times New Roman"/>
          <w:szCs w:val="20"/>
          <w:lang w:val="en-GB" w:eastAsia="it-IT"/>
        </w:rPr>
        <w:fldChar w:fldCharType="end"/>
      </w:r>
      <w:r w:rsidR="009B233D" w:rsidRPr="001354AB">
        <w:rPr>
          <w:rFonts w:eastAsia="Times" w:cs="Times New Roman"/>
          <w:szCs w:val="20"/>
          <w:lang w:val="en-GB" w:eastAsia="it-IT"/>
        </w:rPr>
        <w:t xml:space="preserve"> </w:t>
      </w:r>
      <w:r w:rsidR="006873C8">
        <w:rPr>
          <w:rFonts w:eastAsia="Times" w:cs="Times New Roman"/>
          <w:szCs w:val="20"/>
          <w:lang w:val="en-GB" w:eastAsia="it-IT"/>
        </w:rPr>
        <w:t>the</w:t>
      </w:r>
      <w:r w:rsidR="00AE2ECE">
        <w:rPr>
          <w:rFonts w:eastAsia="Times" w:cs="Times New Roman"/>
          <w:szCs w:val="20"/>
          <w:lang w:val="en-GB" w:eastAsia="it-IT"/>
        </w:rPr>
        <w:t xml:space="preserve"> authors </w:t>
      </w:r>
      <w:r w:rsidR="00FC589C">
        <w:rPr>
          <w:rFonts w:eastAsia="Times" w:cs="Times New Roman"/>
          <w:szCs w:val="20"/>
          <w:lang w:val="en-GB" w:eastAsia="it-IT"/>
        </w:rPr>
        <w:t>suggest</w:t>
      </w:r>
      <w:r w:rsidR="00A3207E">
        <w:rPr>
          <w:rFonts w:eastAsia="Times" w:cs="Times New Roman"/>
          <w:szCs w:val="20"/>
          <w:lang w:val="en-GB" w:eastAsia="it-IT"/>
        </w:rPr>
        <w:t xml:space="preserve"> counselling athletes regarding the uncertainty of SCD risk during exercise</w:t>
      </w:r>
      <w:r w:rsidR="00422635">
        <w:rPr>
          <w:rFonts w:eastAsia="Times" w:cs="Times New Roman"/>
          <w:szCs w:val="20"/>
          <w:lang w:val="en-GB" w:eastAsia="it-IT"/>
        </w:rPr>
        <w:t xml:space="preserve"> and the importance of good medication compliance. Those athletes who are eager to continue competing in their sport should be encouraged to take </w:t>
      </w:r>
      <w:r w:rsidR="00422635" w:rsidRPr="003D392E">
        <w:rPr>
          <w:rFonts w:eastAsia="Times" w:cs="Times New Roman"/>
          <w:szCs w:val="20"/>
          <w:lang w:val="en-GB" w:eastAsia="it-IT"/>
        </w:rPr>
        <w:t>precautionary measures</w:t>
      </w:r>
      <w:r w:rsidR="00422635">
        <w:rPr>
          <w:rFonts w:eastAsia="Times" w:cs="Times New Roman"/>
          <w:szCs w:val="20"/>
          <w:lang w:val="en-GB" w:eastAsia="it-IT"/>
        </w:rPr>
        <w:t xml:space="preserve"> and attend annual follow up, which should include maximal ECG exercise testing.</w:t>
      </w:r>
      <w:r w:rsidR="003D392E" w:rsidRPr="003D392E">
        <w:rPr>
          <w:rFonts w:eastAsia="Times" w:cs="Times New Roman"/>
          <w:szCs w:val="20"/>
          <w:lang w:val="en-GB" w:eastAsia="it-IT"/>
        </w:rPr>
        <w:t xml:space="preserve"> </w:t>
      </w:r>
      <w:r w:rsidR="003D392E">
        <w:rPr>
          <w:rFonts w:eastAsia="Times" w:cs="Times New Roman"/>
          <w:szCs w:val="20"/>
          <w:lang w:val="en-GB" w:eastAsia="it-IT"/>
        </w:rPr>
        <w:t>Precautionary</w:t>
      </w:r>
      <w:r w:rsidR="003D392E" w:rsidRPr="001354AB">
        <w:rPr>
          <w:rFonts w:eastAsia="Times" w:cs="Times New Roman"/>
          <w:szCs w:val="20"/>
          <w:lang w:val="en-GB" w:eastAsia="it-IT"/>
        </w:rPr>
        <w:t xml:space="preserve"> measures include: avoidance of QT prolonging drugs (</w:t>
      </w:r>
      <w:r w:rsidR="003D392E" w:rsidRPr="001354AB">
        <w:t>http://www.crediblemeds.org</w:t>
      </w:r>
      <w:r w:rsidR="003D392E" w:rsidRPr="001354AB">
        <w:rPr>
          <w:rFonts w:eastAsia="Times" w:cs="Times New Roman"/>
          <w:szCs w:val="20"/>
          <w:lang w:val="en-GB" w:eastAsia="it-IT"/>
        </w:rPr>
        <w:t>); avoidance of dehydration; electrolyte/hydration replenishment; avoidance of hyperthermia, heat exhaustion or heat stroke, and an emergency action plan where sport or training is undertaken, to include the presence of an automatic external defibrillator</w:t>
      </w:r>
      <w:r w:rsidR="003D392E" w:rsidRPr="001354AB">
        <w:rPr>
          <w:rFonts w:eastAsia="Times" w:cs="Times New Roman"/>
          <w:szCs w:val="20"/>
          <w:lang w:val="en-GB" w:eastAsia="it-IT"/>
        </w:rPr>
        <w:fldChar w:fldCharType="begin"/>
      </w:r>
      <w:r w:rsidR="00190AE3">
        <w:rPr>
          <w:rFonts w:eastAsia="Times" w:cs="Times New Roman"/>
          <w:szCs w:val="20"/>
          <w:lang w:val="en-GB" w:eastAsia="it-IT"/>
        </w:rPr>
        <w:instrText xml:space="preserve"> ADDIN EN.CITE &lt;EndNote&gt;&lt;Cite ExcludeYear="1"&gt;&lt;Author&gt;Ackerman&lt;/Author&gt;&lt;Year&gt;2015&lt;/Year&gt;&lt;IDText&gt;Eligibility and Disqualification Recommendations for Competitive Athletes With Cardiovascular Abnormalities: Task Force 10: The Cardiac Channelopathies: A Scientific Statement From the American Heart Association and American College of Cardiology&lt;/IDText&gt;&lt;DisplayText&gt;&lt;style face="superscript"&gt;47&lt;/style&gt;&lt;/DisplayText&gt;&lt;record&gt;&lt;dates&gt;&lt;pub-dates&gt;&lt;date&gt;Dec&lt;/date&gt;&lt;/pub-dates&gt;&lt;year&gt;2015&lt;/year&gt;&lt;/dates&gt;&lt;keywords&gt;&lt;keyword&gt;Adolescent&lt;/keyword&gt;&lt;keyword&gt;Adult&lt;/keyword&gt;&lt;keyword&gt;Advisory Committees&lt;/keyword&gt;&lt;keyword&gt;American Heart Association&lt;/keyword&gt;&lt;keyword&gt;Athletes&lt;/keyword&gt;&lt;keyword&gt;Cardiology&lt;/keyword&gt;&lt;keyword&gt;Cardiovascular Abnormalities&lt;/keyword&gt;&lt;keyword&gt;Channelopathies&lt;/keyword&gt;&lt;keyword&gt;Child&lt;/keyword&gt;&lt;keyword&gt;Female&lt;/keyword&gt;&lt;keyword&gt;Humans&lt;/keyword&gt;&lt;keyword&gt;Male&lt;/keyword&gt;&lt;keyword&gt;Practice Guidelines as Topic&lt;/keyword&gt;&lt;keyword&gt;United States&lt;/keyword&gt;&lt;keyword&gt;Young Adult&lt;/keyword&gt;&lt;/keywords&gt;&lt;urls&gt;&lt;related-urls&gt;&lt;url&gt;http://www.ncbi.nlm.nih.gov/pubmed/26542662&lt;/url&gt;&lt;/related-urls&gt;&lt;/urls&gt;&lt;isbn&gt;1558-3597&lt;/isbn&gt;&lt;titles&gt;&lt;title&gt;Eligibility and Disqualification Recommendations for Competitive Athletes With Cardiovascular Abnormalities: Task Force 10: The Cardiac Channelopathies: A Scientific Statement From the American Heart Association and American College of Cardiology&lt;/title&gt;&lt;secondary-title&gt;J Am Coll Cardiol&lt;/secondary-title&gt;&lt;/titles&gt;&lt;pages&gt;2424-8&lt;/pages&gt;&lt;number&gt;21&lt;/number&gt;&lt;contributors&gt;&lt;authors&gt;&lt;author&gt;Ackerman, M. J.&lt;/author&gt;&lt;author&gt;Zipes, D. P.&lt;/author&gt;&lt;author&gt;Kovacs, R. J.&lt;/author&gt;&lt;author&gt;Maron, B. J.&lt;/author&gt;&lt;/authors&gt;&lt;/contributors&gt;&lt;language&gt;eng&lt;/language&gt;&lt;added-date format="utc"&gt;1463946950&lt;/added-date&gt;&lt;ref-type name="Journal Article"&gt;17&lt;/ref-type&gt;&lt;rec-number&gt;408&lt;/rec-number&gt;&lt;last-updated-date format="utc"&gt;1463946950&lt;/last-updated-date&gt;&lt;accession-num&gt;26542662&lt;/accession-num&gt;&lt;electronic-resource-num&gt;10.1016/j.jacc.2015.09.042&lt;/electronic-resource-num&gt;&lt;volume&gt;66&lt;/volume&gt;&lt;/record&gt;&lt;/Cite&gt;&lt;/EndNote&gt;</w:instrText>
      </w:r>
      <w:r w:rsidR="003D392E" w:rsidRPr="001354AB">
        <w:rPr>
          <w:rFonts w:eastAsia="Times" w:cs="Times New Roman"/>
          <w:szCs w:val="20"/>
          <w:lang w:val="en-GB" w:eastAsia="it-IT"/>
        </w:rPr>
        <w:fldChar w:fldCharType="separate"/>
      </w:r>
      <w:r w:rsidR="00190AE3" w:rsidRPr="00190AE3">
        <w:rPr>
          <w:rFonts w:eastAsia="Times" w:cs="Times New Roman"/>
          <w:noProof/>
          <w:szCs w:val="20"/>
          <w:vertAlign w:val="superscript"/>
          <w:lang w:val="en-GB" w:eastAsia="it-IT"/>
        </w:rPr>
        <w:t>47</w:t>
      </w:r>
      <w:r w:rsidR="003D392E" w:rsidRPr="001354AB">
        <w:rPr>
          <w:rFonts w:eastAsia="Times" w:cs="Times New Roman"/>
          <w:szCs w:val="20"/>
          <w:lang w:val="en-GB" w:eastAsia="it-IT"/>
        </w:rPr>
        <w:fldChar w:fldCharType="end"/>
      </w:r>
      <w:r w:rsidR="003D392E" w:rsidRPr="001354AB">
        <w:rPr>
          <w:rFonts w:eastAsia="Times" w:cs="Times New Roman"/>
          <w:szCs w:val="20"/>
          <w:lang w:val="en-GB" w:eastAsia="it-IT"/>
        </w:rPr>
        <w:t xml:space="preserve">. Close periodic surveillance is important and special consideration should be given to those with LQTS type 1, as there is a strong association with </w:t>
      </w:r>
      <w:r w:rsidR="003D392E">
        <w:rPr>
          <w:rFonts w:eastAsia="Times" w:cs="Times New Roman"/>
          <w:szCs w:val="20"/>
          <w:lang w:val="en-GB" w:eastAsia="it-IT"/>
        </w:rPr>
        <w:t>SCD during</w:t>
      </w:r>
      <w:r w:rsidR="003D392E" w:rsidRPr="001354AB">
        <w:rPr>
          <w:rFonts w:eastAsia="Times" w:cs="Times New Roman"/>
          <w:szCs w:val="20"/>
          <w:lang w:val="en-GB" w:eastAsia="it-IT"/>
        </w:rPr>
        <w:t xml:space="preserve"> swimming/diving. Cardiopulmonary resuscitation is challenging in this environment, therefore restriction should be advised</w:t>
      </w:r>
      <w:r w:rsidR="003D392E" w:rsidRPr="001354AB">
        <w:rPr>
          <w:rFonts w:eastAsia="Times" w:cs="Times New Roman"/>
          <w:szCs w:val="20"/>
          <w:lang w:val="en-GB" w:eastAsia="it-IT"/>
        </w:rPr>
        <w:fldChar w:fldCharType="begin"/>
      </w:r>
      <w:r w:rsidR="00190AE3">
        <w:rPr>
          <w:rFonts w:eastAsia="Times" w:cs="Times New Roman"/>
          <w:szCs w:val="20"/>
          <w:lang w:val="en-GB" w:eastAsia="it-IT"/>
        </w:rPr>
        <w:instrText xml:space="preserve"> ADDIN EN.CITE &lt;EndNote&gt;&lt;Cite ExcludeYear="1"&gt;&lt;Author&gt;Ackerman&lt;/Author&gt;&lt;Year&gt;1999&lt;/Year&gt;&lt;IDText&gt;Swimming, a gene-specific arrhythmogenic trigger for inherited long QT syndrome&lt;/IDText&gt;&lt;DisplayText&gt;&lt;style face="superscript"&gt;48&lt;/style&gt;&lt;/DisplayText&gt;&lt;record&gt;&lt;dates&gt;&lt;pub-dates&gt;&lt;date&gt;Nov&lt;/date&gt;&lt;/pub-dates&gt;&lt;year&gt;1999&lt;/year&gt;&lt;/dates&gt;&lt;keywords&gt;&lt;keyword&gt;Adolescent&lt;/keyword&gt;&lt;keyword&gt;Adult&lt;/keyword&gt;&lt;keyword&gt;Child&lt;/keyword&gt;&lt;keyword&gt;Drowning&lt;/keyword&gt;&lt;keyword&gt;Female&lt;/keyword&gt;&lt;keyword&gt;Humans&lt;/keyword&gt;&lt;keyword&gt;Long QT Syndrome&lt;/keyword&gt;&lt;keyword&gt;Male&lt;/keyword&gt;&lt;keyword&gt;Mutation&lt;/keyword&gt;&lt;keyword&gt;Polymerase Chain Reaction&lt;/keyword&gt;&lt;keyword&gt;Retrospective Studies&lt;/keyword&gt;&lt;keyword&gt;Swimming&lt;/keyword&gt;&lt;/keywords&gt;&lt;urls&gt;&lt;related-urls&gt;&lt;url&gt;http://www.ncbi.nlm.nih.gov/pubmed/10560595&lt;/url&gt;&lt;/related-urls&gt;&lt;/urls&gt;&lt;isbn&gt;0025-6196&lt;/isbn&gt;&lt;titles&gt;&lt;title&gt;Swimming, a gene-specific arrhythmogenic trigger for inherited long QT syndrome&lt;/title&gt;&lt;secondary-title&gt;Mayo Clin Proc&lt;/secondary-title&gt;&lt;/titles&gt;&lt;pages&gt;1088-94&lt;/pages&gt;&lt;number&gt;11&lt;/number&gt;&lt;contributors&gt;&lt;authors&gt;&lt;author&gt;Ackerman, M. J.&lt;/author&gt;&lt;author&gt;Tester, D. J.&lt;/author&gt;&lt;author&gt;Porter, C. J.&lt;/author&gt;&lt;/authors&gt;&lt;/contributors&gt;&lt;language&gt;eng&lt;/language&gt;&lt;added-date format="utc"&gt;1463947069&lt;/added-date&gt;&lt;ref-type name="Journal Article"&gt;17&lt;/ref-type&gt;&lt;rec-number&gt;409&lt;/rec-number&gt;&lt;last-updated-date format="utc"&gt;1463947069&lt;/last-updated-date&gt;&lt;accession-num&gt;10560595&lt;/accession-num&gt;&lt;volume&gt;74&lt;/volume&gt;&lt;/record&gt;&lt;/Cite&gt;&lt;/EndNote&gt;</w:instrText>
      </w:r>
      <w:r w:rsidR="003D392E" w:rsidRPr="001354AB">
        <w:rPr>
          <w:rFonts w:eastAsia="Times" w:cs="Times New Roman"/>
          <w:szCs w:val="20"/>
          <w:lang w:val="en-GB" w:eastAsia="it-IT"/>
        </w:rPr>
        <w:fldChar w:fldCharType="separate"/>
      </w:r>
      <w:r w:rsidR="00190AE3" w:rsidRPr="00190AE3">
        <w:rPr>
          <w:rFonts w:eastAsia="Times" w:cs="Times New Roman"/>
          <w:noProof/>
          <w:szCs w:val="20"/>
          <w:vertAlign w:val="superscript"/>
          <w:lang w:val="en-GB" w:eastAsia="it-IT"/>
        </w:rPr>
        <w:t>48</w:t>
      </w:r>
      <w:r w:rsidR="003D392E" w:rsidRPr="001354AB">
        <w:rPr>
          <w:rFonts w:eastAsia="Times" w:cs="Times New Roman"/>
          <w:szCs w:val="20"/>
          <w:lang w:val="en-GB" w:eastAsia="it-IT"/>
        </w:rPr>
        <w:fldChar w:fldCharType="end"/>
      </w:r>
      <w:r w:rsidR="003D392E" w:rsidRPr="001354AB">
        <w:rPr>
          <w:rFonts w:eastAsia="Times" w:cs="Times New Roman"/>
          <w:szCs w:val="20"/>
          <w:lang w:val="en-GB" w:eastAsia="it-IT"/>
        </w:rPr>
        <w:t>.</w:t>
      </w:r>
    </w:p>
    <w:p w14:paraId="771F7778" w14:textId="77777777" w:rsidR="00D258B7" w:rsidRDefault="00D258B7" w:rsidP="007E47D9">
      <w:pPr>
        <w:spacing w:line="480" w:lineRule="auto"/>
        <w:rPr>
          <w:rFonts w:ascii="Times" w:eastAsia="Times" w:hAnsi="Times" w:cs="Times New Roman"/>
          <w:szCs w:val="20"/>
          <w:lang w:val="en-GB" w:eastAsia="it-IT"/>
        </w:rPr>
      </w:pPr>
    </w:p>
    <w:p w14:paraId="12693982" w14:textId="72DEE390" w:rsidR="00C91D93" w:rsidRPr="001354AB" w:rsidRDefault="00703039" w:rsidP="007E47D9">
      <w:pPr>
        <w:spacing w:line="480" w:lineRule="auto"/>
        <w:rPr>
          <w:rFonts w:eastAsia="Times" w:cs="Times New Roman"/>
          <w:szCs w:val="20"/>
          <w:lang w:val="en-GB" w:eastAsia="it-IT"/>
        </w:rPr>
      </w:pPr>
      <w:r>
        <w:rPr>
          <w:rFonts w:eastAsia="Times" w:cs="Times New Roman"/>
          <w:szCs w:val="20"/>
          <w:lang w:val="en-GB" w:eastAsia="it-IT"/>
        </w:rPr>
        <w:t>Survivors</w:t>
      </w:r>
      <w:r w:rsidR="00D258B7" w:rsidRPr="001354AB">
        <w:rPr>
          <w:rFonts w:eastAsia="Times" w:cs="Times New Roman"/>
          <w:szCs w:val="20"/>
          <w:lang w:val="en-GB" w:eastAsia="it-IT"/>
        </w:rPr>
        <w:t xml:space="preserve"> of sudden cardiac arrest, ventricular tachycardia or fibrillation and</w:t>
      </w:r>
      <w:r w:rsidR="00885D89" w:rsidRPr="001354AB">
        <w:rPr>
          <w:rFonts w:eastAsia="Times" w:cs="Times New Roman"/>
          <w:szCs w:val="20"/>
          <w:lang w:val="en-GB" w:eastAsia="it-IT"/>
        </w:rPr>
        <w:t xml:space="preserve"> </w:t>
      </w:r>
      <w:r>
        <w:rPr>
          <w:rFonts w:eastAsia="Times" w:cs="Times New Roman"/>
          <w:szCs w:val="20"/>
          <w:lang w:val="en-GB" w:eastAsia="it-IT"/>
        </w:rPr>
        <w:t xml:space="preserve">those experiencing </w:t>
      </w:r>
      <w:proofErr w:type="spellStart"/>
      <w:r w:rsidR="00885D89" w:rsidRPr="001354AB">
        <w:rPr>
          <w:rFonts w:eastAsia="Times" w:cs="Times New Roman"/>
          <w:szCs w:val="20"/>
          <w:lang w:val="en-GB" w:eastAsia="it-IT"/>
        </w:rPr>
        <w:t>arrhythmogenic</w:t>
      </w:r>
      <w:proofErr w:type="spellEnd"/>
      <w:r w:rsidR="00262F85" w:rsidRPr="001354AB">
        <w:rPr>
          <w:rFonts w:eastAsia="Times" w:cs="Times New Roman"/>
          <w:szCs w:val="20"/>
          <w:lang w:val="en-GB" w:eastAsia="it-IT"/>
        </w:rPr>
        <w:t xml:space="preserve"> syncope</w:t>
      </w:r>
      <w:r w:rsidR="003D392E">
        <w:rPr>
          <w:rFonts w:eastAsia="Times" w:cs="Times New Roman"/>
          <w:szCs w:val="20"/>
          <w:lang w:val="en-GB" w:eastAsia="it-IT"/>
        </w:rPr>
        <w:t xml:space="preserve"> despite beta-blockers</w:t>
      </w:r>
      <w:r w:rsidR="00D258B7" w:rsidRPr="001354AB">
        <w:rPr>
          <w:rFonts w:eastAsia="Times" w:cs="Times New Roman"/>
          <w:szCs w:val="20"/>
          <w:lang w:val="en-GB" w:eastAsia="it-IT"/>
        </w:rPr>
        <w:t xml:space="preserve"> should be </w:t>
      </w:r>
      <w:r>
        <w:rPr>
          <w:rFonts w:eastAsia="Times" w:cs="Times New Roman"/>
          <w:szCs w:val="20"/>
          <w:lang w:val="en-GB" w:eastAsia="it-IT"/>
        </w:rPr>
        <w:t xml:space="preserve">considered for </w:t>
      </w:r>
      <w:r w:rsidR="00C57A7C" w:rsidRPr="001354AB">
        <w:rPr>
          <w:rFonts w:eastAsia="Times" w:cs="Times New Roman"/>
          <w:szCs w:val="20"/>
          <w:lang w:val="en-GB" w:eastAsia="it-IT"/>
        </w:rPr>
        <w:t>ICD</w:t>
      </w:r>
      <w:r w:rsidR="003D392E">
        <w:rPr>
          <w:rFonts w:eastAsia="Times" w:cs="Times New Roman"/>
          <w:szCs w:val="20"/>
          <w:lang w:val="en-GB" w:eastAsia="it-IT"/>
        </w:rPr>
        <w:t xml:space="preserve"> and be restricted to competitive sports in category IA</w:t>
      </w:r>
      <w:r w:rsidR="002078ED" w:rsidRPr="001354AB">
        <w:rPr>
          <w:rFonts w:eastAsia="Times" w:cs="Times New Roman"/>
          <w:szCs w:val="20"/>
          <w:lang w:val="en-GB" w:eastAsia="it-IT"/>
        </w:rPr>
        <w:fldChar w:fldCharType="begin">
          <w:fldData xml:space="preserve">PEVuZE5vdGU+PENpdGUgRXhjbHVkZVllYXI9IjEiPjxBdXRob3I+UHJpb3JpPC9BdXRob3I+PFll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</w:fldData>
        </w:fldChar>
      </w:r>
      <w:r w:rsidR="00190AE3">
        <w:rPr>
          <w:rFonts w:eastAsia="Times" w:cs="Times New Roman"/>
          <w:szCs w:val="20"/>
          <w:lang w:val="en-GB" w:eastAsia="it-IT"/>
        </w:rPr>
        <w:instrText xml:space="preserve"> ADDIN EN.CITE </w:instrText>
      </w:r>
      <w:r w:rsidR="00190AE3">
        <w:rPr>
          <w:rFonts w:eastAsia="Times" w:cs="Times New Roman"/>
          <w:szCs w:val="20"/>
          <w:lang w:val="en-GB" w:eastAsia="it-IT"/>
        </w:rPr>
        <w:fldChar w:fldCharType="begin">
          <w:fldData xml:space="preserve">PEVuZE5vdGU+PENpdGUgRXhjbHVkZVllYXI9IjEiPjxBdXRob3I+UHJpb3JpPC9BdXRob3I+PFll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</w:fldData>
        </w:fldChar>
      </w:r>
      <w:r w:rsidR="00190AE3">
        <w:rPr>
          <w:rFonts w:eastAsia="Times" w:cs="Times New Roman"/>
          <w:szCs w:val="20"/>
          <w:lang w:val="en-GB" w:eastAsia="it-IT"/>
        </w:rPr>
        <w:instrText xml:space="preserve"> ADDIN EN.CITE.DATA </w:instrText>
      </w:r>
      <w:r w:rsidR="00190AE3">
        <w:rPr>
          <w:rFonts w:eastAsia="Times" w:cs="Times New Roman"/>
          <w:szCs w:val="20"/>
          <w:lang w:val="en-GB" w:eastAsia="it-IT"/>
        </w:rPr>
      </w:r>
      <w:r w:rsidR="00190AE3">
        <w:rPr>
          <w:rFonts w:eastAsia="Times" w:cs="Times New Roman"/>
          <w:szCs w:val="20"/>
          <w:lang w:val="en-GB" w:eastAsia="it-IT"/>
        </w:rPr>
        <w:fldChar w:fldCharType="end"/>
      </w:r>
      <w:r w:rsidR="002078ED" w:rsidRPr="001354AB">
        <w:rPr>
          <w:rFonts w:eastAsia="Times" w:cs="Times New Roman"/>
          <w:szCs w:val="20"/>
          <w:lang w:val="en-GB" w:eastAsia="it-IT"/>
        </w:rPr>
      </w:r>
      <w:r w:rsidR="002078ED" w:rsidRPr="001354AB">
        <w:rPr>
          <w:rFonts w:eastAsia="Times" w:cs="Times New Roman"/>
          <w:szCs w:val="20"/>
          <w:lang w:val="en-GB" w:eastAsia="it-IT"/>
        </w:rPr>
        <w:fldChar w:fldCharType="separate"/>
      </w:r>
      <w:r w:rsidR="00190AE3" w:rsidRPr="00190AE3">
        <w:rPr>
          <w:rFonts w:eastAsia="Times" w:cs="Times New Roman"/>
          <w:noProof/>
          <w:szCs w:val="20"/>
          <w:vertAlign w:val="superscript"/>
          <w:lang w:val="en-GB" w:eastAsia="it-IT"/>
        </w:rPr>
        <w:t>49</w:t>
      </w:r>
      <w:r w:rsidR="002078ED" w:rsidRPr="001354AB">
        <w:rPr>
          <w:rFonts w:eastAsia="Times" w:cs="Times New Roman"/>
          <w:szCs w:val="20"/>
          <w:lang w:val="en-GB" w:eastAsia="it-IT"/>
        </w:rPr>
        <w:fldChar w:fldCharType="end"/>
      </w:r>
      <w:r w:rsidR="00C57A7C" w:rsidRPr="001354AB">
        <w:rPr>
          <w:rFonts w:eastAsia="Times" w:cs="Times New Roman"/>
          <w:szCs w:val="20"/>
          <w:lang w:val="en-GB" w:eastAsia="it-IT"/>
        </w:rPr>
        <w:t xml:space="preserve">. </w:t>
      </w:r>
    </w:p>
    <w:p w14:paraId="6A8CBD76" w14:textId="77777777" w:rsidR="00C91D93" w:rsidRDefault="00C91D93" w:rsidP="007E47D9">
      <w:pPr>
        <w:spacing w:line="480" w:lineRule="auto"/>
        <w:rPr>
          <w:rFonts w:ascii="Times" w:eastAsia="Times" w:hAnsi="Times" w:cs="Times New Roman"/>
          <w:szCs w:val="20"/>
          <w:lang w:val="en-GB" w:eastAsia="it-IT"/>
        </w:rPr>
      </w:pPr>
    </w:p>
    <w:p w14:paraId="69A61168" w14:textId="08E0FB90" w:rsidR="00570952" w:rsidRPr="001354AB" w:rsidRDefault="00C91D93" w:rsidP="007E47D9">
      <w:pPr>
        <w:spacing w:line="480" w:lineRule="auto"/>
        <w:rPr>
          <w:rFonts w:eastAsia="Times" w:cs="Times New Roman"/>
          <w:szCs w:val="20"/>
          <w:lang w:val="en-GB" w:eastAsia="it-IT"/>
        </w:rPr>
      </w:pPr>
      <w:r w:rsidRPr="001354AB">
        <w:rPr>
          <w:rFonts w:eastAsia="Times" w:cs="Times New Roman"/>
          <w:szCs w:val="20"/>
          <w:lang w:val="en-GB" w:eastAsia="it-IT"/>
        </w:rPr>
        <w:t>USA consensus recommendations acknowledge</w:t>
      </w:r>
      <w:r w:rsidR="00D258B7" w:rsidRPr="001354AB">
        <w:rPr>
          <w:rFonts w:eastAsia="Times" w:cs="Times New Roman"/>
          <w:szCs w:val="20"/>
          <w:lang w:val="en-GB" w:eastAsia="it-IT"/>
        </w:rPr>
        <w:t xml:space="preserve"> </w:t>
      </w:r>
      <w:r w:rsidR="006C3696" w:rsidRPr="001354AB">
        <w:rPr>
          <w:rFonts w:eastAsia="Times" w:cs="Times New Roman"/>
          <w:szCs w:val="20"/>
          <w:lang w:val="en-GB" w:eastAsia="it-IT"/>
        </w:rPr>
        <w:t xml:space="preserve">that asymptomatic athletes with long QT syndrome have a low risk of SCD when compliant with beta-blockers and can return to competitive sports after </w:t>
      </w:r>
      <w:r w:rsidR="00D848F0">
        <w:rPr>
          <w:rFonts w:eastAsia="Times" w:cs="Times New Roman"/>
          <w:szCs w:val="20"/>
          <w:lang w:val="en-GB" w:eastAsia="it-IT"/>
        </w:rPr>
        <w:t>3</w:t>
      </w:r>
      <w:r w:rsidR="00D848F0" w:rsidRPr="001354AB">
        <w:rPr>
          <w:rFonts w:eastAsia="Times" w:cs="Times New Roman"/>
          <w:szCs w:val="20"/>
          <w:lang w:val="en-GB" w:eastAsia="it-IT"/>
        </w:rPr>
        <w:t xml:space="preserve"> </w:t>
      </w:r>
      <w:r w:rsidR="006C3696" w:rsidRPr="001354AB">
        <w:rPr>
          <w:rFonts w:eastAsia="Times" w:cs="Times New Roman"/>
          <w:szCs w:val="20"/>
          <w:lang w:val="en-GB" w:eastAsia="it-IT"/>
        </w:rPr>
        <w:t xml:space="preserve">months of therapy. G+/P- </w:t>
      </w:r>
      <w:r w:rsidR="00AE2ECE">
        <w:rPr>
          <w:rFonts w:eastAsia="Times" w:cs="Times New Roman"/>
          <w:szCs w:val="20"/>
          <w:lang w:val="en-GB" w:eastAsia="it-IT"/>
        </w:rPr>
        <w:t xml:space="preserve">individuals </w:t>
      </w:r>
      <w:r w:rsidR="006C3696" w:rsidRPr="001354AB">
        <w:rPr>
          <w:rFonts w:eastAsia="Times" w:cs="Times New Roman"/>
          <w:szCs w:val="20"/>
          <w:lang w:val="en-GB" w:eastAsia="it-IT"/>
        </w:rPr>
        <w:t>are permitted to participate in all sports provided</w:t>
      </w:r>
      <w:r w:rsidR="003D392E">
        <w:rPr>
          <w:rFonts w:eastAsia="Times" w:cs="Times New Roman"/>
          <w:szCs w:val="20"/>
          <w:lang w:val="en-GB" w:eastAsia="it-IT"/>
        </w:rPr>
        <w:t xml:space="preserve"> the aforementioned</w:t>
      </w:r>
      <w:r w:rsidR="006C3696" w:rsidRPr="001354AB">
        <w:rPr>
          <w:rFonts w:eastAsia="Times" w:cs="Times New Roman"/>
          <w:szCs w:val="20"/>
          <w:lang w:val="en-GB" w:eastAsia="it-IT"/>
        </w:rPr>
        <w:t xml:space="preserve"> precautionary measures are taken. </w:t>
      </w:r>
    </w:p>
    <w:p w14:paraId="303DC177" w14:textId="77777777" w:rsidR="00C83AB6" w:rsidRDefault="00C83AB6" w:rsidP="007E47D9">
      <w:pPr>
        <w:spacing w:line="480" w:lineRule="auto"/>
      </w:pPr>
    </w:p>
    <w:p w14:paraId="7665AB88" w14:textId="0497542E" w:rsidR="00C83AB6" w:rsidRPr="00AC40F8" w:rsidRDefault="00C83AB6" w:rsidP="007E47D9">
      <w:pPr>
        <w:spacing w:line="480" w:lineRule="auto"/>
        <w:rPr>
          <w:b/>
        </w:rPr>
      </w:pPr>
      <w:proofErr w:type="spellStart"/>
      <w:r w:rsidRPr="00AC40F8">
        <w:rPr>
          <w:b/>
        </w:rPr>
        <w:lastRenderedPageBreak/>
        <w:t>Brugada</w:t>
      </w:r>
      <w:proofErr w:type="spellEnd"/>
      <w:r w:rsidRPr="00AC40F8">
        <w:rPr>
          <w:b/>
        </w:rPr>
        <w:t xml:space="preserve"> Syndrome</w:t>
      </w:r>
    </w:p>
    <w:p w14:paraId="4ED6F529" w14:textId="77777777" w:rsidR="00A46EA8" w:rsidRDefault="00A46EA8" w:rsidP="007E47D9">
      <w:pPr>
        <w:spacing w:line="480" w:lineRule="auto"/>
      </w:pPr>
    </w:p>
    <w:p w14:paraId="271744B9" w14:textId="7B04F0CE" w:rsidR="00A46EA8" w:rsidRPr="001354AB" w:rsidRDefault="008D5D2A" w:rsidP="007E47D9">
      <w:pPr>
        <w:spacing w:line="480" w:lineRule="auto"/>
      </w:pPr>
      <w:proofErr w:type="spellStart"/>
      <w:r w:rsidRPr="001354AB">
        <w:t>Brugada</w:t>
      </w:r>
      <w:proofErr w:type="spellEnd"/>
      <w:r w:rsidRPr="001354AB">
        <w:t xml:space="preserve"> syndrome is associated with SCD due to malignant ventricular arrhythmias, </w:t>
      </w:r>
      <w:r w:rsidR="00B90003">
        <w:t xml:space="preserve">usually </w:t>
      </w:r>
      <w:proofErr w:type="spellStart"/>
      <w:r w:rsidR="00B90003">
        <w:t>ocurring</w:t>
      </w:r>
      <w:proofErr w:type="spellEnd"/>
      <w:r w:rsidRPr="001354AB">
        <w:t xml:space="preserve"> at rest and often during sleep. Hyp</w:t>
      </w:r>
      <w:r w:rsidRPr="00DD4763">
        <w:t xml:space="preserve">erpyrexia has also been associated with arrhythmia storms.  </w:t>
      </w:r>
      <w:r w:rsidR="00B90003">
        <w:t>Athletes</w:t>
      </w:r>
      <w:r w:rsidRPr="00DD4763">
        <w:t xml:space="preserve"> with </w:t>
      </w:r>
      <w:proofErr w:type="spellStart"/>
      <w:r w:rsidRPr="00DD4763">
        <w:t>Brugada</w:t>
      </w:r>
      <w:proofErr w:type="spellEnd"/>
      <w:r w:rsidRPr="00DD4763">
        <w:t xml:space="preserve"> syndrome may</w:t>
      </w:r>
      <w:r w:rsidR="00B90003">
        <w:t xml:space="preserve"> be</w:t>
      </w:r>
      <w:r w:rsidRPr="00DD4763">
        <w:t xml:space="preserve"> predispose</w:t>
      </w:r>
      <w:r w:rsidR="00B90003">
        <w:t>d</w:t>
      </w:r>
      <w:r w:rsidRPr="00DD4763">
        <w:t xml:space="preserve"> to arrhythmia th</w:t>
      </w:r>
      <w:r w:rsidR="00E30030" w:rsidRPr="00DD4763">
        <w:t>r</w:t>
      </w:r>
      <w:r w:rsidRPr="00DD4763">
        <w:t xml:space="preserve">ough </w:t>
      </w:r>
      <w:r w:rsidR="00B90003">
        <w:t>high</w:t>
      </w:r>
      <w:r w:rsidR="00B90003" w:rsidRPr="00DD4763">
        <w:t xml:space="preserve"> </w:t>
      </w:r>
      <w:r w:rsidRPr="00DD4763">
        <w:t xml:space="preserve">resting vagal tone and </w:t>
      </w:r>
      <w:r w:rsidR="00B90003">
        <w:t xml:space="preserve">potential </w:t>
      </w:r>
      <w:r w:rsidRPr="00DD4763">
        <w:t xml:space="preserve">vulnerability in the post exercise period. The augmentation of ST-segment elevation and unmasking of the type 1 </w:t>
      </w:r>
      <w:proofErr w:type="spellStart"/>
      <w:r w:rsidRPr="00DD4763">
        <w:t>Brugada</w:t>
      </w:r>
      <w:proofErr w:type="spellEnd"/>
      <w:r w:rsidRPr="00DD4763">
        <w:t xml:space="preserve"> ECG during the recovery phase of exercise testing m</w:t>
      </w:r>
      <w:r w:rsidR="00AC40F8" w:rsidRPr="00DD4763">
        <w:t>ay support this hypothesis</w:t>
      </w:r>
      <w:r w:rsidR="002078ED" w:rsidRPr="001354AB">
        <w:fldChar w:fldCharType="begin">
          <w:fldData xml:space="preserve">PEVuZE5vdGU+PENpdGUgRXhjbHVkZVllYXI9IjEiPjxBdXRob3I+TWFraW1vdG88L0F1dGhvcj48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</w:fldData>
        </w:fldChar>
      </w:r>
      <w:r w:rsidR="00190AE3">
        <w:instrText xml:space="preserve"> ADDIN EN.CITE </w:instrText>
      </w:r>
      <w:r w:rsidR="00190AE3">
        <w:fldChar w:fldCharType="begin">
          <w:fldData xml:space="preserve">PEVuZE5vdGU+PENpdGUgRXhjbHVkZVllYXI9IjEiPjxBdXRob3I+TWFraW1vdG88L0F1dGhvcj48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</w:fldData>
        </w:fldChar>
      </w:r>
      <w:r w:rsidR="00190AE3">
        <w:instrText xml:space="preserve"> ADDIN EN.CITE.DATA </w:instrText>
      </w:r>
      <w:r w:rsidR="00190AE3">
        <w:fldChar w:fldCharType="end"/>
      </w:r>
      <w:r w:rsidR="002078ED" w:rsidRPr="001354AB">
        <w:fldChar w:fldCharType="separate"/>
      </w:r>
      <w:r w:rsidR="00190AE3" w:rsidRPr="00190AE3">
        <w:rPr>
          <w:noProof/>
          <w:vertAlign w:val="superscript"/>
        </w:rPr>
        <w:t>50-52</w:t>
      </w:r>
      <w:r w:rsidR="002078ED" w:rsidRPr="001354AB">
        <w:fldChar w:fldCharType="end"/>
      </w:r>
      <w:r w:rsidRPr="001354AB">
        <w:t>.</w:t>
      </w:r>
    </w:p>
    <w:p w14:paraId="1ACE2AA0" w14:textId="77777777" w:rsidR="008D5D2A" w:rsidRDefault="008D5D2A" w:rsidP="007E47D9">
      <w:pPr>
        <w:spacing w:line="480" w:lineRule="auto"/>
      </w:pPr>
    </w:p>
    <w:p w14:paraId="751DC065" w14:textId="4ABAB1F1" w:rsidR="003D392E" w:rsidRDefault="003D392E" w:rsidP="003D392E">
      <w:pPr>
        <w:spacing w:line="480" w:lineRule="auto"/>
      </w:pPr>
      <w:r>
        <w:t xml:space="preserve">Asymptomatic athletes with </w:t>
      </w:r>
      <w:proofErr w:type="spellStart"/>
      <w:r>
        <w:t>Brugada</w:t>
      </w:r>
      <w:proofErr w:type="spellEnd"/>
      <w:r>
        <w:t xml:space="preserve"> syndrome should be subjected to an exercise test to volitional exhaustion. Athletes with no evidence of significant ST-segment elevation or arrhythmias 1 to 4 minutes into recovery should not be restricted from competitive sports but should be advised to avoid</w:t>
      </w:r>
      <w:r w:rsidRPr="00262F85">
        <w:t>: dehydration;</w:t>
      </w:r>
      <w:r>
        <w:t xml:space="preserve"> </w:t>
      </w:r>
      <w:r w:rsidRPr="00B1265D">
        <w:t>long endurance events which are associated with hyperthermia during exercise</w:t>
      </w:r>
      <w:r>
        <w:t xml:space="preserve"> (e.g. marathons) </w:t>
      </w:r>
      <w:r w:rsidRPr="00B1265D">
        <w:t>and exacerbat</w:t>
      </w:r>
      <w:r>
        <w:t>ing</w:t>
      </w:r>
      <w:r w:rsidRPr="00B1265D">
        <w:t xml:space="preserve"> </w:t>
      </w:r>
      <w:r>
        <w:t>drugs (</w:t>
      </w:r>
      <w:r w:rsidRPr="00B1265D">
        <w:t>http://www.brugadadrugs.org</w:t>
      </w:r>
      <w:r>
        <w:t>). G+/P- individuals can participate in all sports.</w:t>
      </w:r>
    </w:p>
    <w:p w14:paraId="5F0C4772" w14:textId="77777777" w:rsidR="003D392E" w:rsidRDefault="003D392E" w:rsidP="007E47D9">
      <w:pPr>
        <w:spacing w:line="480" w:lineRule="auto"/>
      </w:pPr>
    </w:p>
    <w:p w14:paraId="5C02330C" w14:textId="2513E7E8" w:rsidR="00FA5A36" w:rsidRDefault="00C34595" w:rsidP="007E47D9">
      <w:pPr>
        <w:spacing w:line="480" w:lineRule="auto"/>
      </w:pPr>
      <w:r>
        <w:t>Survivors</w:t>
      </w:r>
      <w:r w:rsidR="008D5D2A">
        <w:t xml:space="preserve"> of sudden cardiac arrest, ventricular arrhythmias and </w:t>
      </w:r>
      <w:r>
        <w:t xml:space="preserve">those experiencing </w:t>
      </w:r>
      <w:r w:rsidR="008D5D2A">
        <w:t>syncope should be restricted from competitive sports</w:t>
      </w:r>
      <w:r>
        <w:t>,</w:t>
      </w:r>
      <w:r w:rsidR="00C9023D">
        <w:t xml:space="preserve"> with the exception of class IA sports</w:t>
      </w:r>
      <w:r w:rsidR="00FA5A36">
        <w:t xml:space="preserve"> and require consideration of ICD implantation. </w:t>
      </w:r>
    </w:p>
    <w:p w14:paraId="35727FA3" w14:textId="77777777" w:rsidR="00C83AB6" w:rsidRDefault="00C83AB6" w:rsidP="007E47D9">
      <w:pPr>
        <w:spacing w:line="480" w:lineRule="auto"/>
      </w:pPr>
    </w:p>
    <w:p w14:paraId="3C851285" w14:textId="07C662D5" w:rsidR="00C83AB6" w:rsidRPr="00AC40F8" w:rsidRDefault="00C83AB6" w:rsidP="007E47D9">
      <w:pPr>
        <w:spacing w:line="480" w:lineRule="auto"/>
        <w:rPr>
          <w:b/>
        </w:rPr>
      </w:pPr>
      <w:proofErr w:type="spellStart"/>
      <w:r w:rsidRPr="00AC40F8">
        <w:rPr>
          <w:b/>
        </w:rPr>
        <w:t>Catecholamine</w:t>
      </w:r>
      <w:r w:rsidR="00CA43D3">
        <w:rPr>
          <w:b/>
        </w:rPr>
        <w:t>rgic</w:t>
      </w:r>
      <w:proofErr w:type="spellEnd"/>
      <w:r w:rsidRPr="00AC40F8">
        <w:rPr>
          <w:b/>
        </w:rPr>
        <w:t xml:space="preserve"> Polymorphic Ventricular Tachycardia</w:t>
      </w:r>
    </w:p>
    <w:p w14:paraId="54E7DE61" w14:textId="77777777" w:rsidR="00C83AB6" w:rsidRDefault="00C83AB6" w:rsidP="007E47D9">
      <w:pPr>
        <w:spacing w:line="480" w:lineRule="auto"/>
      </w:pPr>
    </w:p>
    <w:p w14:paraId="1B707302" w14:textId="71039758" w:rsidR="00921B67" w:rsidRDefault="00C9023D" w:rsidP="007E47D9">
      <w:pPr>
        <w:spacing w:line="480" w:lineRule="auto"/>
        <w:rPr>
          <w:rFonts w:eastAsia="Times" w:cs="Times New Roman"/>
          <w:szCs w:val="20"/>
          <w:lang w:eastAsia="it-IT"/>
        </w:rPr>
      </w:pPr>
      <w:proofErr w:type="spellStart"/>
      <w:r w:rsidRPr="00C9023D">
        <w:rPr>
          <w:rFonts w:eastAsia="Times" w:cs="Times New Roman"/>
          <w:szCs w:val="20"/>
          <w:lang w:eastAsia="it-IT"/>
        </w:rPr>
        <w:lastRenderedPageBreak/>
        <w:t>Catecholaminergic</w:t>
      </w:r>
      <w:proofErr w:type="spellEnd"/>
      <w:r w:rsidRPr="00C9023D">
        <w:rPr>
          <w:rFonts w:eastAsia="Times" w:cs="Times New Roman"/>
          <w:szCs w:val="20"/>
          <w:lang w:eastAsia="it-IT"/>
        </w:rPr>
        <w:t xml:space="preserve"> polymorphic ventricular tachycardia (CPVT) is characterized by exercise-induced polymorphic ventricular tachycardia (most often with “bi-directional pattern”), which can degenerate in ventricular fibrillation. </w:t>
      </w:r>
      <w:r>
        <w:rPr>
          <w:rFonts w:eastAsia="Times" w:cs="Times New Roman"/>
          <w:szCs w:val="20"/>
          <w:lang w:eastAsia="it-IT"/>
        </w:rPr>
        <w:t>CPVT can only be detected on</w:t>
      </w:r>
      <w:r w:rsidRPr="00C9023D">
        <w:rPr>
          <w:rFonts w:eastAsia="Times" w:cs="Times New Roman"/>
          <w:szCs w:val="20"/>
          <w:lang w:eastAsia="it-IT"/>
        </w:rPr>
        <w:t xml:space="preserve"> exercise testing or pharmacological provocation testing. </w:t>
      </w:r>
    </w:p>
    <w:p w14:paraId="348606CC" w14:textId="77777777" w:rsidR="006A5BAD" w:rsidRDefault="006A5BAD" w:rsidP="007E47D9">
      <w:pPr>
        <w:spacing w:line="480" w:lineRule="auto"/>
        <w:rPr>
          <w:rFonts w:eastAsia="Times" w:cs="Times New Roman"/>
          <w:szCs w:val="20"/>
          <w:lang w:eastAsia="it-IT"/>
        </w:rPr>
      </w:pPr>
    </w:p>
    <w:p w14:paraId="6B20607A" w14:textId="751E3590" w:rsidR="00C9023D" w:rsidRDefault="00C9023D" w:rsidP="007E47D9">
      <w:pPr>
        <w:spacing w:line="480" w:lineRule="auto"/>
        <w:rPr>
          <w:rFonts w:eastAsia="Times" w:cs="Times New Roman"/>
          <w:szCs w:val="20"/>
          <w:lang w:val="en-GB" w:eastAsia="it-IT"/>
        </w:rPr>
      </w:pPr>
      <w:r w:rsidRPr="00C9023D">
        <w:rPr>
          <w:rFonts w:eastAsia="Times" w:cs="Times New Roman"/>
          <w:szCs w:val="20"/>
          <w:lang w:eastAsia="it-IT"/>
        </w:rPr>
        <w:t xml:space="preserve">Given the strong association of malignant arrhythmias with exercise, CPVT </w:t>
      </w:r>
      <w:r w:rsidRPr="00C9023D">
        <w:rPr>
          <w:rFonts w:eastAsia="Times" w:cs="Times New Roman"/>
          <w:szCs w:val="20"/>
          <w:lang w:val="en-GB" w:eastAsia="it-IT"/>
        </w:rPr>
        <w:t>is a contraindication for all competitive sports.</w:t>
      </w:r>
      <w:r>
        <w:rPr>
          <w:rFonts w:eastAsia="Times" w:cs="Times New Roman"/>
          <w:szCs w:val="20"/>
          <w:lang w:val="en-GB" w:eastAsia="it-IT"/>
        </w:rPr>
        <w:t xml:space="preserve"> Patients with CPVT require treatment with beta-blockers and consideration of an ICD.</w:t>
      </w:r>
      <w:r w:rsidRPr="00C9023D">
        <w:rPr>
          <w:rFonts w:eastAsia="Times" w:cs="Times New Roman"/>
          <w:szCs w:val="20"/>
          <w:lang w:val="en-GB" w:eastAsia="it-IT"/>
        </w:rPr>
        <w:t xml:space="preserve"> </w:t>
      </w:r>
    </w:p>
    <w:p w14:paraId="5A83B32F" w14:textId="77777777" w:rsidR="007901C9" w:rsidRDefault="007901C9" w:rsidP="007E47D9">
      <w:pPr>
        <w:spacing w:line="480" w:lineRule="auto"/>
        <w:rPr>
          <w:rFonts w:eastAsia="Times" w:cs="Times New Roman"/>
          <w:szCs w:val="20"/>
          <w:lang w:val="en-GB" w:eastAsia="it-IT"/>
        </w:rPr>
      </w:pPr>
    </w:p>
    <w:p w14:paraId="7DE2CD34" w14:textId="3A6F8051" w:rsidR="00D63352" w:rsidRDefault="007E2A23" w:rsidP="007E47D9">
      <w:pPr>
        <w:spacing w:line="480" w:lineRule="auto"/>
      </w:pPr>
      <w:r>
        <w:t>ICD implantation in CPVT is worthy of special mention, given differences in outcomes and programming issues.</w:t>
      </w:r>
      <w:r w:rsidR="00DA5401">
        <w:t xml:space="preserve"> </w:t>
      </w:r>
      <w:r w:rsidR="00761597">
        <w:t xml:space="preserve">Multiple case reports have </w:t>
      </w:r>
      <w:r w:rsidR="00392BA4">
        <w:t>highl</w:t>
      </w:r>
      <w:r w:rsidR="00AF50E1">
        <w:t>i</w:t>
      </w:r>
      <w:r w:rsidR="00392BA4">
        <w:t>ghted</w:t>
      </w:r>
      <w:r w:rsidR="00761597">
        <w:t xml:space="preserve"> that ICD shocks can trigger endogenous catecholamine release in CPVT patients, setting in motion a vicious cycle of induced polymorphic VT</w:t>
      </w:r>
      <w:r w:rsidR="00321969">
        <w:t xml:space="preserve"> and </w:t>
      </w:r>
      <w:r w:rsidR="003A1953">
        <w:t xml:space="preserve">further </w:t>
      </w:r>
      <w:r w:rsidR="00321969">
        <w:t>multiple shocks</w:t>
      </w:r>
      <w:r w:rsidR="00AF50E1">
        <w:t>,</w:t>
      </w:r>
      <w:r w:rsidR="00321969">
        <w:t xml:space="preserve"> </w:t>
      </w:r>
      <w:r w:rsidR="00FC2C7D">
        <w:t>potentially culminating</w:t>
      </w:r>
      <w:r w:rsidR="00321969">
        <w:t xml:space="preserve"> in a</w:t>
      </w:r>
      <w:r w:rsidR="00AF50E1">
        <w:t xml:space="preserve"> </w:t>
      </w:r>
      <w:r w:rsidR="00321969">
        <w:t>fatal electrical storm</w:t>
      </w:r>
      <w:r w:rsidR="00900468">
        <w:fldChar w:fldCharType="begin">
          <w:fldData xml:space="preserve">PEVuZE5vdGU+PENpdGUgRXhjbHVkZVllYXI9IjEiPjxBdXRob3I+TW9oYW1lZDwvQXV0aG9yPjxZ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=
</w:fldData>
        </w:fldChar>
      </w:r>
      <w:r w:rsidR="00190AE3">
        <w:instrText xml:space="preserve"> ADDIN EN.CITE </w:instrText>
      </w:r>
      <w:r w:rsidR="00190AE3">
        <w:fldChar w:fldCharType="begin">
          <w:fldData xml:space="preserve">PEVuZE5vdGU+PENpdGUgRXhjbHVkZVllYXI9IjEiPjxBdXRob3I+TW9oYW1lZDwvQXV0aG9yPjxZ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=
</w:fldData>
        </w:fldChar>
      </w:r>
      <w:r w:rsidR="00190AE3">
        <w:instrText xml:space="preserve"> ADDIN EN.CITE.DATA </w:instrText>
      </w:r>
      <w:r w:rsidR="00190AE3">
        <w:fldChar w:fldCharType="end"/>
      </w:r>
      <w:r w:rsidR="00900468">
        <w:fldChar w:fldCharType="separate"/>
      </w:r>
      <w:r w:rsidR="00190AE3" w:rsidRPr="00190AE3">
        <w:rPr>
          <w:noProof/>
          <w:vertAlign w:val="superscript"/>
        </w:rPr>
        <w:t>53 54</w:t>
      </w:r>
      <w:r w:rsidR="00900468">
        <w:fldChar w:fldCharType="end"/>
      </w:r>
      <w:r w:rsidR="00321969">
        <w:t>.</w:t>
      </w:r>
      <w:r w:rsidR="00857AC6">
        <w:t xml:space="preserve"> </w:t>
      </w:r>
      <w:r w:rsidR="00D63352" w:rsidRPr="003A1953">
        <w:t xml:space="preserve">Published case series have </w:t>
      </w:r>
      <w:r w:rsidR="003A1953" w:rsidRPr="0088602B">
        <w:t>consistently reported</w:t>
      </w:r>
      <w:r w:rsidR="00D63352" w:rsidRPr="003A1953">
        <w:t xml:space="preserve"> that </w:t>
      </w:r>
      <w:r w:rsidR="003A1953" w:rsidRPr="0088602B">
        <w:t xml:space="preserve">whilst ventricular fibrillation is successfully terminated by </w:t>
      </w:r>
      <w:r w:rsidR="00AB1456" w:rsidRPr="003A1953">
        <w:t>ICD discharges in this population</w:t>
      </w:r>
      <w:r w:rsidR="003A1953" w:rsidRPr="0088602B">
        <w:t>,</w:t>
      </w:r>
      <w:r w:rsidR="00AB1456" w:rsidRPr="003A1953">
        <w:t xml:space="preserve"> </w:t>
      </w:r>
      <w:r w:rsidR="005D161C" w:rsidRPr="003A1953">
        <w:t>polymorphic and</w:t>
      </w:r>
      <w:r w:rsidR="00AB1456" w:rsidRPr="003A1953">
        <w:t xml:space="preserve"> bidirectional VT </w:t>
      </w:r>
      <w:r w:rsidR="003A1953" w:rsidRPr="0088602B">
        <w:t>are</w:t>
      </w:r>
      <w:r w:rsidR="00BD22B1" w:rsidRPr="003A1953">
        <w:t xml:space="preserve"> relatively </w:t>
      </w:r>
      <w:r w:rsidR="00AB1456" w:rsidRPr="003A1953">
        <w:t>resistant to successful primary termination</w:t>
      </w:r>
      <w:r w:rsidR="003A1953">
        <w:t xml:space="preserve"> and are frequently exacerbated by shocks</w:t>
      </w:r>
      <w:r w:rsidR="00900468" w:rsidRPr="003A1953">
        <w:fldChar w:fldCharType="begin">
          <w:fldData xml:space="preserve">PEVuZE5vdGU+PENpdGUgRXhjbHVkZVllYXI9IjEiPjxBdXRob3I+Um9zZXMtTm9ndWVyPC9BdXRo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</w:fldData>
        </w:fldChar>
      </w:r>
      <w:r w:rsidR="00190AE3">
        <w:instrText xml:space="preserve"> ADDIN EN.CITE </w:instrText>
      </w:r>
      <w:r w:rsidR="00190AE3">
        <w:fldChar w:fldCharType="begin">
          <w:fldData xml:space="preserve">PEVuZE5vdGU+PENpdGUgRXhjbHVkZVllYXI9IjEiPjxBdXRob3I+Um9zZXMtTm9ndWVyPC9BdXRo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</w:fldData>
        </w:fldChar>
      </w:r>
      <w:r w:rsidR="00190AE3">
        <w:instrText xml:space="preserve"> ADDIN EN.CITE.DATA </w:instrText>
      </w:r>
      <w:r w:rsidR="00190AE3">
        <w:fldChar w:fldCharType="end"/>
      </w:r>
      <w:r w:rsidR="00900468" w:rsidRPr="003A1953">
        <w:fldChar w:fldCharType="separate"/>
      </w:r>
      <w:r w:rsidR="00190AE3" w:rsidRPr="00190AE3">
        <w:rPr>
          <w:noProof/>
          <w:vertAlign w:val="superscript"/>
        </w:rPr>
        <w:t>55-57</w:t>
      </w:r>
      <w:r w:rsidR="00900468" w:rsidRPr="003A1953">
        <w:fldChar w:fldCharType="end"/>
      </w:r>
      <w:r w:rsidR="00AB1456" w:rsidRPr="003A1953">
        <w:t>.</w:t>
      </w:r>
      <w:r w:rsidR="00D63352">
        <w:t xml:space="preserve"> </w:t>
      </w:r>
    </w:p>
    <w:p w14:paraId="5E41B32E" w14:textId="77777777" w:rsidR="00857AC6" w:rsidRDefault="00857AC6" w:rsidP="007E47D9">
      <w:pPr>
        <w:spacing w:line="480" w:lineRule="auto"/>
      </w:pPr>
    </w:p>
    <w:p w14:paraId="23C4F6EE" w14:textId="2C4033D3" w:rsidR="00321969" w:rsidRDefault="00AE53DA" w:rsidP="007E47D9">
      <w:pPr>
        <w:spacing w:line="480" w:lineRule="auto"/>
      </w:pPr>
      <w:r>
        <w:t>A</w:t>
      </w:r>
      <w:r w:rsidR="0016224F">
        <w:t xml:space="preserve">thletes with cardiovascular conditions </w:t>
      </w:r>
      <w:r w:rsidR="000A6AE7">
        <w:t>and ICDs</w:t>
      </w:r>
      <w:r w:rsidR="003A1953">
        <w:t>,</w:t>
      </w:r>
      <w:r w:rsidR="000A6AE7">
        <w:t xml:space="preserve"> who continue to engage in high intensity physical activity</w:t>
      </w:r>
      <w:r w:rsidR="003A1953">
        <w:t>,</w:t>
      </w:r>
      <w:r w:rsidR="000A6AE7">
        <w:t xml:space="preserve"> experience more arrhythmias and more inappropriate shocks during exercise</w:t>
      </w:r>
      <w:r w:rsidR="00900468">
        <w:fldChar w:fldCharType="begin">
          <w:fldData xml:space="preserve">PEVuZE5vdGU+PENpdGUgRXhjbHVkZVllYXI9IjEiPjxBdXRob3I+TGFtcGVydDwvQXV0aG9yPjxZ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</w:fldData>
        </w:fldChar>
      </w:r>
      <w:r w:rsidR="00190AE3">
        <w:instrText xml:space="preserve"> ADDIN EN.CITE </w:instrText>
      </w:r>
      <w:r w:rsidR="00190AE3">
        <w:fldChar w:fldCharType="begin">
          <w:fldData xml:space="preserve">PEVuZE5vdGU+PENpdGUgRXhjbHVkZVllYXI9IjEiPjxBdXRob3I+TGFtcGVydDwvQXV0aG9yPjxZ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</w:fldData>
        </w:fldChar>
      </w:r>
      <w:r w:rsidR="00190AE3">
        <w:instrText xml:space="preserve"> ADDIN EN.CITE.DATA </w:instrText>
      </w:r>
      <w:r w:rsidR="00190AE3">
        <w:fldChar w:fldCharType="end"/>
      </w:r>
      <w:r w:rsidR="00900468">
        <w:fldChar w:fldCharType="separate"/>
      </w:r>
      <w:r w:rsidR="00190AE3" w:rsidRPr="00190AE3">
        <w:rPr>
          <w:noProof/>
          <w:vertAlign w:val="superscript"/>
        </w:rPr>
        <w:t>18</w:t>
      </w:r>
      <w:r w:rsidR="00900468">
        <w:fldChar w:fldCharType="end"/>
      </w:r>
      <w:r w:rsidR="000A6AE7">
        <w:t xml:space="preserve">. </w:t>
      </w:r>
      <w:r w:rsidR="007867B3">
        <w:t xml:space="preserve">Careful specialist ICD programming is required to prevent inappropriate or potentially harmful ICD therapies. </w:t>
      </w:r>
    </w:p>
    <w:p w14:paraId="31FF2CC4" w14:textId="77777777" w:rsidR="007E2A23" w:rsidRPr="00C9023D" w:rsidRDefault="007E2A23" w:rsidP="007E47D9">
      <w:pPr>
        <w:spacing w:line="480" w:lineRule="auto"/>
      </w:pPr>
    </w:p>
    <w:p w14:paraId="08D2DC3C" w14:textId="609A58A8" w:rsidR="00D46C18" w:rsidRDefault="00D46C18" w:rsidP="00D46C18">
      <w:pPr>
        <w:spacing w:line="480" w:lineRule="auto"/>
        <w:rPr>
          <w:b/>
          <w:i/>
        </w:rPr>
      </w:pPr>
      <w:r w:rsidRPr="00D47404">
        <w:rPr>
          <w:b/>
          <w:i/>
        </w:rPr>
        <w:t>Arrhythm</w:t>
      </w:r>
      <w:r>
        <w:rPr>
          <w:b/>
          <w:i/>
        </w:rPr>
        <w:t>ia</w:t>
      </w:r>
    </w:p>
    <w:p w14:paraId="1C4812F4" w14:textId="77777777" w:rsidR="00D46C18" w:rsidRDefault="00D46C18" w:rsidP="00D46C18">
      <w:pPr>
        <w:spacing w:line="480" w:lineRule="auto"/>
        <w:rPr>
          <w:b/>
          <w:i/>
        </w:rPr>
      </w:pPr>
    </w:p>
    <w:p w14:paraId="1E67EE18" w14:textId="77777777" w:rsidR="00D46C18" w:rsidRDefault="00D46C18" w:rsidP="00D46C18">
      <w:pPr>
        <w:spacing w:line="480" w:lineRule="auto"/>
        <w:rPr>
          <w:b/>
        </w:rPr>
      </w:pPr>
      <w:r w:rsidRPr="007F4F17">
        <w:rPr>
          <w:b/>
        </w:rPr>
        <w:t>Atrial fibrillation</w:t>
      </w:r>
      <w:r>
        <w:rPr>
          <w:b/>
        </w:rPr>
        <w:t xml:space="preserve"> and atrial flutter</w:t>
      </w:r>
    </w:p>
    <w:p w14:paraId="1CB9FB45" w14:textId="77777777" w:rsidR="00F25DD4" w:rsidRDefault="00F25DD4" w:rsidP="00D46C18">
      <w:pPr>
        <w:spacing w:line="480" w:lineRule="auto"/>
        <w:rPr>
          <w:b/>
        </w:rPr>
      </w:pPr>
    </w:p>
    <w:p w14:paraId="0050A285" w14:textId="500AC301" w:rsidR="00D46C18" w:rsidRDefault="004456C4" w:rsidP="00D46C18">
      <w:pPr>
        <w:spacing w:line="480" w:lineRule="auto"/>
      </w:pPr>
      <w:r w:rsidRPr="00032FAB">
        <w:t xml:space="preserve">AF in </w:t>
      </w:r>
      <w:r>
        <w:t>adole</w:t>
      </w:r>
      <w:r w:rsidR="00C50276">
        <w:t>scent athlete</w:t>
      </w:r>
      <w:r w:rsidR="004853AD">
        <w:t>s</w:t>
      </w:r>
      <w:r w:rsidR="0047499C">
        <w:t xml:space="preserve"> is </w:t>
      </w:r>
      <w:r w:rsidR="008F3748">
        <w:t>uncommon</w:t>
      </w:r>
      <w:r w:rsidR="004853AD">
        <w:t xml:space="preserve"> but causes include </w:t>
      </w:r>
      <w:r w:rsidR="0047499C">
        <w:t>accessory pathway</w:t>
      </w:r>
      <w:r w:rsidR="004853AD">
        <w:t xml:space="preserve">s, ion </w:t>
      </w:r>
      <w:proofErr w:type="spellStart"/>
      <w:r w:rsidR="004853AD">
        <w:t>channelopathies</w:t>
      </w:r>
      <w:proofErr w:type="spellEnd"/>
      <w:r w:rsidR="004853AD">
        <w:t>, myocarditis, excess alcohol intake with caffeinated drinks and thyrotoxicosis</w:t>
      </w:r>
      <w:r w:rsidR="0047499C">
        <w:t xml:space="preserve">. More commonly, AF </w:t>
      </w:r>
      <w:r w:rsidR="0004149C">
        <w:t xml:space="preserve">affects </w:t>
      </w:r>
      <w:r w:rsidR="00FC65FF">
        <w:t xml:space="preserve">the older athlete, </w:t>
      </w:r>
      <w:r w:rsidR="0004149C">
        <w:t>often</w:t>
      </w:r>
      <w:r w:rsidR="002F5690">
        <w:t xml:space="preserve"> </w:t>
      </w:r>
      <w:r w:rsidR="00FC65FF">
        <w:t>following</w:t>
      </w:r>
      <w:r w:rsidR="0047499C">
        <w:t xml:space="preserve"> decades of endurance exerc</w:t>
      </w:r>
      <w:r w:rsidR="00FC65FF">
        <w:t>ise</w:t>
      </w:r>
      <w:r w:rsidR="004853AD">
        <w:fldChar w:fldCharType="begin">
          <w:fldData xml:space="preserve">PEVuZE5vdGU+PENpdGUgRXhjbHVkZVllYXI9IjEiPjxBdXRob3I+QWJkdWxsYTwvQXV0aG9yPjxZ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==
</w:fldData>
        </w:fldChar>
      </w:r>
      <w:r w:rsidR="00190AE3">
        <w:instrText xml:space="preserve"> ADDIN EN.CITE </w:instrText>
      </w:r>
      <w:r w:rsidR="00190AE3">
        <w:fldChar w:fldCharType="begin">
          <w:fldData xml:space="preserve">PEVuZE5vdGU+PENpdGUgRXhjbHVkZVllYXI9IjEiPjxBdXRob3I+QWJkdWxsYTwvQXV0aG9yPjxZ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==
</w:fldData>
        </w:fldChar>
      </w:r>
      <w:r w:rsidR="00190AE3">
        <w:instrText xml:space="preserve"> ADDIN EN.CITE.DATA </w:instrText>
      </w:r>
      <w:r w:rsidR="00190AE3">
        <w:fldChar w:fldCharType="end"/>
      </w:r>
      <w:r w:rsidR="004853AD">
        <w:fldChar w:fldCharType="separate"/>
      </w:r>
      <w:r w:rsidR="00190AE3" w:rsidRPr="00190AE3">
        <w:rPr>
          <w:noProof/>
          <w:vertAlign w:val="superscript"/>
        </w:rPr>
        <w:t>58-60</w:t>
      </w:r>
      <w:r w:rsidR="004853AD">
        <w:fldChar w:fldCharType="end"/>
      </w:r>
      <w:r w:rsidR="004853AD">
        <w:t>.</w:t>
      </w:r>
      <w:r w:rsidR="00822A52">
        <w:t xml:space="preserve"> </w:t>
      </w:r>
      <w:proofErr w:type="gramStart"/>
      <w:r w:rsidR="00822A52">
        <w:t>where</w:t>
      </w:r>
      <w:proofErr w:type="gramEnd"/>
      <w:r w:rsidR="00FC65FF">
        <w:t xml:space="preserve"> e</w:t>
      </w:r>
      <w:r w:rsidR="0047499C">
        <w:t>valuation for hypertension and underlying coronary artery disease</w:t>
      </w:r>
      <w:r w:rsidR="008F3748">
        <w:t xml:space="preserve"> is recommended</w:t>
      </w:r>
      <w:r w:rsidR="0047499C">
        <w:t xml:space="preserve">.  </w:t>
      </w:r>
    </w:p>
    <w:p w14:paraId="61D2F869" w14:textId="77777777" w:rsidR="003B3927" w:rsidRDefault="003B3927" w:rsidP="00D46C18">
      <w:pPr>
        <w:spacing w:line="480" w:lineRule="auto"/>
      </w:pPr>
    </w:p>
    <w:p w14:paraId="69631F42" w14:textId="47BD4A7A" w:rsidR="008F3748" w:rsidRDefault="008F3748" w:rsidP="00D46C18">
      <w:pPr>
        <w:spacing w:line="480" w:lineRule="auto"/>
      </w:pPr>
      <w:r>
        <w:t>After addressing any associated conditions, it is reasonable to discuss a period of detraining</w:t>
      </w:r>
      <w:r w:rsidR="0034490E">
        <w:t xml:space="preserve">, on suspicion that ongoing </w:t>
      </w:r>
      <w:r w:rsidR="00986591">
        <w:t>exercise</w:t>
      </w:r>
      <w:r w:rsidR="0034490E">
        <w:t xml:space="preserve"> may reduce the likelihood of maintaining sinus rhythm. </w:t>
      </w:r>
    </w:p>
    <w:p w14:paraId="581A9608" w14:textId="77777777" w:rsidR="00DF7FED" w:rsidRDefault="00DF7FED" w:rsidP="00D46C18">
      <w:pPr>
        <w:spacing w:line="480" w:lineRule="auto"/>
      </w:pPr>
    </w:p>
    <w:p w14:paraId="75C60264" w14:textId="08339364" w:rsidR="00791991" w:rsidRDefault="00822A52" w:rsidP="00D46C18">
      <w:pPr>
        <w:spacing w:line="480" w:lineRule="auto"/>
      </w:pPr>
      <w:r>
        <w:t>First</w:t>
      </w:r>
      <w:r w:rsidR="00791991">
        <w:t xml:space="preserve"> is to assess the need for anticoagulation using the </w:t>
      </w:r>
      <w:r w:rsidR="00791991">
        <w:rPr>
          <w:rFonts w:ascii="Times" w:eastAsia="Times" w:hAnsi="Times" w:cs="Times New Roman"/>
          <w:szCs w:val="20"/>
          <w:lang w:val="en-GB" w:eastAsia="it-IT"/>
        </w:rPr>
        <w:t>CHA</w:t>
      </w:r>
      <w:r w:rsidR="00791991" w:rsidRPr="00745517">
        <w:rPr>
          <w:rFonts w:ascii="Times" w:eastAsia="Times" w:hAnsi="Times" w:cs="Times New Roman"/>
          <w:szCs w:val="20"/>
          <w:vertAlign w:val="subscript"/>
          <w:lang w:val="en-GB" w:eastAsia="it-IT"/>
        </w:rPr>
        <w:t>2</w:t>
      </w:r>
      <w:r w:rsidR="00791991">
        <w:rPr>
          <w:rFonts w:ascii="Times" w:eastAsia="Times" w:hAnsi="Times" w:cs="Times New Roman"/>
          <w:szCs w:val="20"/>
          <w:lang w:val="en-GB" w:eastAsia="it-IT"/>
        </w:rPr>
        <w:t>DS</w:t>
      </w:r>
      <w:r w:rsidR="00791991" w:rsidRPr="00745517">
        <w:rPr>
          <w:rFonts w:ascii="Times" w:eastAsia="Times" w:hAnsi="Times" w:cs="Times New Roman"/>
          <w:szCs w:val="20"/>
          <w:vertAlign w:val="subscript"/>
          <w:lang w:val="en-GB" w:eastAsia="it-IT"/>
        </w:rPr>
        <w:t>2</w:t>
      </w:r>
      <w:r w:rsidR="00791991">
        <w:rPr>
          <w:rFonts w:ascii="Times" w:eastAsia="Times" w:hAnsi="Times" w:cs="Times New Roman"/>
          <w:szCs w:val="20"/>
          <w:lang w:val="en-GB" w:eastAsia="it-IT"/>
        </w:rPr>
        <w:t>-VASc score</w:t>
      </w:r>
      <w:r w:rsidR="001164F1">
        <w:rPr>
          <w:rFonts w:ascii="Times" w:eastAsia="Times" w:hAnsi="Times" w:cs="Times New Roman"/>
          <w:szCs w:val="20"/>
          <w:lang w:val="en-GB" w:eastAsia="it-IT"/>
        </w:rPr>
        <w:fldChar w:fldCharType="begin">
          <w:fldData xml:space="preserve">PEVuZE5vdGU+PENpdGUgRXhjbHVkZVllYXI9IjEiPjxBdXRob3I+Q2FtbTwvQXV0aG9yPjxZZWFy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</w:fldData>
        </w:fldChar>
      </w:r>
      <w:r w:rsidR="00190AE3">
        <w:rPr>
          <w:rFonts w:ascii="Times" w:eastAsia="Times" w:hAnsi="Times" w:cs="Times New Roman"/>
          <w:szCs w:val="20"/>
          <w:lang w:val="en-GB" w:eastAsia="it-IT"/>
        </w:rPr>
        <w:instrText xml:space="preserve"> ADDIN EN.CITE </w:instrText>
      </w:r>
      <w:r w:rsidR="00190AE3">
        <w:rPr>
          <w:rFonts w:ascii="Times" w:eastAsia="Times" w:hAnsi="Times" w:cs="Times New Roman"/>
          <w:szCs w:val="20"/>
          <w:lang w:val="en-GB" w:eastAsia="it-IT"/>
        </w:rPr>
        <w:fldChar w:fldCharType="begin">
          <w:fldData xml:space="preserve">PEVuZE5vdGU+PENpdGUgRXhjbHVkZVllYXI9IjEiPjxBdXRob3I+Q2FtbTwvQXV0aG9yPjxZZWFy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</w:fldData>
        </w:fldChar>
      </w:r>
      <w:r w:rsidR="00190AE3">
        <w:rPr>
          <w:rFonts w:ascii="Times" w:eastAsia="Times" w:hAnsi="Times" w:cs="Times New Roman"/>
          <w:szCs w:val="20"/>
          <w:lang w:val="en-GB" w:eastAsia="it-IT"/>
        </w:rPr>
        <w:instrText xml:space="preserve"> ADDIN EN.CITE.DATA </w:instrText>
      </w:r>
      <w:r w:rsidR="00190AE3">
        <w:rPr>
          <w:rFonts w:ascii="Times" w:eastAsia="Times" w:hAnsi="Times" w:cs="Times New Roman"/>
          <w:szCs w:val="20"/>
          <w:lang w:val="en-GB" w:eastAsia="it-IT"/>
        </w:rPr>
      </w:r>
      <w:r w:rsidR="00190AE3">
        <w:rPr>
          <w:rFonts w:ascii="Times" w:eastAsia="Times" w:hAnsi="Times" w:cs="Times New Roman"/>
          <w:szCs w:val="20"/>
          <w:lang w:val="en-GB" w:eastAsia="it-IT"/>
        </w:rPr>
        <w:fldChar w:fldCharType="end"/>
      </w:r>
      <w:r w:rsidR="001164F1">
        <w:rPr>
          <w:rFonts w:ascii="Times" w:eastAsia="Times" w:hAnsi="Times" w:cs="Times New Roman"/>
          <w:szCs w:val="20"/>
          <w:lang w:val="en-GB" w:eastAsia="it-IT"/>
        </w:rPr>
      </w:r>
      <w:r w:rsidR="001164F1">
        <w:rPr>
          <w:rFonts w:ascii="Times" w:eastAsia="Times" w:hAnsi="Times" w:cs="Times New Roman"/>
          <w:szCs w:val="20"/>
          <w:lang w:val="en-GB" w:eastAsia="it-IT"/>
        </w:rPr>
        <w:fldChar w:fldCharType="separate"/>
      </w:r>
      <w:r w:rsidR="00190AE3" w:rsidRPr="00190AE3">
        <w:rPr>
          <w:rFonts w:ascii="Times" w:eastAsia="Times" w:hAnsi="Times" w:cs="Times New Roman"/>
          <w:noProof/>
          <w:szCs w:val="20"/>
          <w:vertAlign w:val="superscript"/>
          <w:lang w:val="en-GB" w:eastAsia="it-IT"/>
        </w:rPr>
        <w:t>61</w:t>
      </w:r>
      <w:r w:rsidR="001164F1">
        <w:rPr>
          <w:rFonts w:ascii="Times" w:eastAsia="Times" w:hAnsi="Times" w:cs="Times New Roman"/>
          <w:szCs w:val="20"/>
          <w:lang w:val="en-GB" w:eastAsia="it-IT"/>
        </w:rPr>
        <w:fldChar w:fldCharType="end"/>
      </w:r>
      <w:r w:rsidR="00791991">
        <w:rPr>
          <w:rFonts w:ascii="Times" w:eastAsia="Times" w:hAnsi="Times" w:cs="Times New Roman"/>
          <w:szCs w:val="20"/>
          <w:lang w:val="en-GB" w:eastAsia="it-IT"/>
        </w:rPr>
        <w:t xml:space="preserve">. If indicated, this will result in exclusion from sports with a risk of bodily collision. Rapid AV conduction during physical activity may lead to symptoms of haemodynamic impairment such as dizziness, syncope or sudden extreme fatigue. As such, recommendations for competitive sports participation largely depend on the ventricular rate during AF episodes during exercise. </w:t>
      </w:r>
      <w:r w:rsidR="00F66702">
        <w:rPr>
          <w:rFonts w:ascii="Times" w:eastAsia="Times" w:hAnsi="Times" w:cs="Times New Roman"/>
          <w:szCs w:val="20"/>
          <w:lang w:val="en-GB" w:eastAsia="it-IT"/>
        </w:rPr>
        <w:t>If heart rate during atrial fibrillation is acceptable at maximum physical performance for a given athlete without signs of haemodynamic impairment</w:t>
      </w:r>
      <w:r w:rsidR="00F66702">
        <w:t>, the athlete may participate in all sports</w:t>
      </w:r>
      <w:r>
        <w:t>. T</w:t>
      </w:r>
      <w:r w:rsidR="00F66702">
        <w:t>hose with</w:t>
      </w:r>
      <w:r w:rsidR="008364FB">
        <w:t xml:space="preserve"> symptoms of </w:t>
      </w:r>
      <w:proofErr w:type="spellStart"/>
      <w:r w:rsidR="008364FB">
        <w:t>haemodynamic</w:t>
      </w:r>
      <w:proofErr w:type="spellEnd"/>
      <w:r w:rsidR="008364FB">
        <w:t xml:space="preserve"> compromise or unacceptable rises in heart rate, intervention will be required to permit ongoing sports participation. Rate</w:t>
      </w:r>
      <w:r w:rsidR="00BE6636">
        <w:t xml:space="preserve"> control</w:t>
      </w:r>
      <w:r w:rsidR="008364FB">
        <w:t xml:space="preserve"> is often not an ideal initial choice for athletes with paroxysmal AF as </w:t>
      </w:r>
      <w:r w:rsidR="00596841">
        <w:t>achieving adequate rate control</w:t>
      </w:r>
      <w:r w:rsidR="008364FB">
        <w:t xml:space="preserve"> may negatively impact on </w:t>
      </w:r>
      <w:r w:rsidR="008364FB">
        <w:lastRenderedPageBreak/>
        <w:t xml:space="preserve">performance.  </w:t>
      </w:r>
      <w:r>
        <w:t>Therefore, most choose</w:t>
      </w:r>
      <w:r w:rsidR="008364FB">
        <w:t xml:space="preserve"> a rhythm control strategy, specifically catheter ablation</w:t>
      </w:r>
      <w:r w:rsidR="00BA038B">
        <w:t>,</w:t>
      </w:r>
      <w:r w:rsidR="008364FB">
        <w:t xml:space="preserve"> as long-term anti-arrhythmic drug therapy </w:t>
      </w:r>
      <w:r w:rsidR="002F4A9A">
        <w:t>can have va</w:t>
      </w:r>
      <w:r w:rsidR="0004149C">
        <w:t xml:space="preserve">riable efficacy, </w:t>
      </w:r>
      <w:r w:rsidR="002F4A9A">
        <w:t xml:space="preserve">concerning side effects and potential </w:t>
      </w:r>
      <w:proofErr w:type="spellStart"/>
      <w:r w:rsidR="002F4A9A">
        <w:t>proarrhythmic</w:t>
      </w:r>
      <w:proofErr w:type="spellEnd"/>
      <w:r w:rsidR="002F4A9A">
        <w:t xml:space="preserve"> risk. By comparison, catheter ablation enjoys a high procedural success </w:t>
      </w:r>
      <w:r w:rsidR="001A776A">
        <w:t xml:space="preserve">rate </w:t>
      </w:r>
      <w:r w:rsidR="002F4A9A">
        <w:t>and sustained benefit</w:t>
      </w:r>
      <w:r w:rsidR="001164F1">
        <w:fldChar w:fldCharType="begin">
          <w:fldData xml:space="preserve">PEVuZE5vdGU+PENpdGUgRXhjbHVkZVllYXI9IjEiPjxBdXRob3I+S29vcG1hbjwvQXV0aG9yPjxZ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</w:fldData>
        </w:fldChar>
      </w:r>
      <w:r w:rsidR="00190AE3">
        <w:instrText xml:space="preserve"> ADDIN EN.CITE </w:instrText>
      </w:r>
      <w:r w:rsidR="00190AE3">
        <w:fldChar w:fldCharType="begin">
          <w:fldData xml:space="preserve">PEVuZE5vdGU+PENpdGUgRXhjbHVkZVllYXI9IjEiPjxBdXRob3I+S29vcG1hbjwvQXV0aG9yPjxZ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</w:fldData>
        </w:fldChar>
      </w:r>
      <w:r w:rsidR="00190AE3">
        <w:instrText xml:space="preserve"> ADDIN EN.CITE.DATA </w:instrText>
      </w:r>
      <w:r w:rsidR="00190AE3">
        <w:fldChar w:fldCharType="end"/>
      </w:r>
      <w:r w:rsidR="001164F1">
        <w:fldChar w:fldCharType="separate"/>
      </w:r>
      <w:r w:rsidR="00190AE3" w:rsidRPr="00190AE3">
        <w:rPr>
          <w:noProof/>
          <w:vertAlign w:val="superscript"/>
        </w:rPr>
        <w:t>62 63</w:t>
      </w:r>
      <w:r w:rsidR="001164F1">
        <w:fldChar w:fldCharType="end"/>
      </w:r>
      <w:r w:rsidR="007A4D74">
        <w:t xml:space="preserve">. </w:t>
      </w:r>
    </w:p>
    <w:p w14:paraId="0D395812" w14:textId="77777777" w:rsidR="00287649" w:rsidRDefault="00287649" w:rsidP="00D46C18">
      <w:pPr>
        <w:spacing w:line="480" w:lineRule="auto"/>
      </w:pPr>
    </w:p>
    <w:p w14:paraId="35FC705F" w14:textId="1EE44E89" w:rsidR="008364FB" w:rsidRDefault="00136045" w:rsidP="00D46C18">
      <w:pPr>
        <w:spacing w:line="480" w:lineRule="auto"/>
      </w:pPr>
      <w:r>
        <w:t>For</w:t>
      </w:r>
      <w:r w:rsidR="007A4D74">
        <w:t xml:space="preserve"> atrial flutter, catheter ablation can be</w:t>
      </w:r>
      <w:r w:rsidR="00093770">
        <w:t xml:space="preserve"> more easily</w:t>
      </w:r>
      <w:r w:rsidR="007A4D74">
        <w:t xml:space="preserve"> justified </w:t>
      </w:r>
      <w:r w:rsidR="00093770">
        <w:t xml:space="preserve">as the </w:t>
      </w:r>
      <w:r w:rsidR="005C2EF8">
        <w:t xml:space="preserve">established </w:t>
      </w:r>
      <w:r w:rsidR="00093770">
        <w:t>treatment of choice,</w:t>
      </w:r>
      <w:r w:rsidR="00C37DBD">
        <w:t xml:space="preserve"> particularly for typical flutter,</w:t>
      </w:r>
      <w:r w:rsidR="00093770">
        <w:t xml:space="preserve"> given its proven superior e</w:t>
      </w:r>
      <w:r w:rsidR="00C37DBD">
        <w:t xml:space="preserve">fficacy over drug treatment, </w:t>
      </w:r>
      <w:r w:rsidR="00093770">
        <w:t xml:space="preserve">high procedural success </w:t>
      </w:r>
      <w:r w:rsidR="00C37DBD">
        <w:t xml:space="preserve">and low complication </w:t>
      </w:r>
      <w:r w:rsidR="00093770">
        <w:t>rate</w:t>
      </w:r>
      <w:r w:rsidR="001164F1">
        <w:fldChar w:fldCharType="begin">
          <w:fldData xml:space="preserve">PEVuZE5vdGU+PENpdGUgRXhjbHVkZVllYXI9IjEiPjxBdXRob3I+RmlzY2hlcjwvQXV0aG9yPjxZ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</w:fldData>
        </w:fldChar>
      </w:r>
      <w:r w:rsidR="00190AE3">
        <w:instrText xml:space="preserve"> ADDIN EN.CITE </w:instrText>
      </w:r>
      <w:r w:rsidR="00190AE3">
        <w:fldChar w:fldCharType="begin">
          <w:fldData xml:space="preserve">PEVuZE5vdGU+PENpdGUgRXhjbHVkZVllYXI9IjEiPjxBdXRob3I+RmlzY2hlcjwvQXV0aG9yPjxZ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</w:fldData>
        </w:fldChar>
      </w:r>
      <w:r w:rsidR="00190AE3">
        <w:instrText xml:space="preserve"> ADDIN EN.CITE.DATA </w:instrText>
      </w:r>
      <w:r w:rsidR="00190AE3">
        <w:fldChar w:fldCharType="end"/>
      </w:r>
      <w:r w:rsidR="001164F1">
        <w:fldChar w:fldCharType="separate"/>
      </w:r>
      <w:r w:rsidR="00190AE3" w:rsidRPr="00190AE3">
        <w:rPr>
          <w:noProof/>
          <w:vertAlign w:val="superscript"/>
        </w:rPr>
        <w:t>64 65</w:t>
      </w:r>
      <w:r w:rsidR="001164F1">
        <w:fldChar w:fldCharType="end"/>
      </w:r>
      <w:r w:rsidR="00093770">
        <w:t>.</w:t>
      </w:r>
    </w:p>
    <w:p w14:paraId="473C68DB" w14:textId="77777777" w:rsidR="008364FB" w:rsidRPr="007A26FD" w:rsidRDefault="008364FB" w:rsidP="00D46C18">
      <w:pPr>
        <w:spacing w:line="480" w:lineRule="auto"/>
      </w:pPr>
    </w:p>
    <w:p w14:paraId="1425C87E" w14:textId="36E1679C" w:rsidR="00D46C18" w:rsidRDefault="00D46C18" w:rsidP="00D46C18">
      <w:pPr>
        <w:spacing w:line="480" w:lineRule="auto"/>
        <w:rPr>
          <w:b/>
        </w:rPr>
      </w:pPr>
      <w:r>
        <w:rPr>
          <w:b/>
        </w:rPr>
        <w:t xml:space="preserve">Ventricular </w:t>
      </w:r>
      <w:proofErr w:type="spellStart"/>
      <w:r>
        <w:rPr>
          <w:b/>
        </w:rPr>
        <w:t>ectopy</w:t>
      </w:r>
      <w:proofErr w:type="spellEnd"/>
    </w:p>
    <w:p w14:paraId="53486E3D" w14:textId="77777777" w:rsidR="00F25DD4" w:rsidRPr="007F4F17" w:rsidRDefault="00F25DD4" w:rsidP="00D46C18">
      <w:pPr>
        <w:spacing w:line="480" w:lineRule="auto"/>
        <w:rPr>
          <w:b/>
        </w:rPr>
      </w:pPr>
    </w:p>
    <w:p w14:paraId="1D92877F" w14:textId="31928A44" w:rsidR="00C32378" w:rsidRDefault="00102A4F" w:rsidP="007E47D9">
      <w:pPr>
        <w:spacing w:line="480" w:lineRule="auto"/>
      </w:pPr>
      <w:r>
        <w:t>Premature ventricular complexes</w:t>
      </w:r>
      <w:r w:rsidR="00971352">
        <w:t xml:space="preserve"> (PVC)</w:t>
      </w:r>
      <w:r>
        <w:t xml:space="preserve">, or ventricular ectopic beats, are most commonly benign. However, ventricular </w:t>
      </w:r>
      <w:proofErr w:type="spellStart"/>
      <w:r>
        <w:t>ectopy</w:t>
      </w:r>
      <w:proofErr w:type="spellEnd"/>
      <w:r>
        <w:t xml:space="preserve"> can be a manifestation of important</w:t>
      </w:r>
      <w:r w:rsidR="00926AF5">
        <w:t xml:space="preserve"> electrical or structural</w:t>
      </w:r>
      <w:r w:rsidR="00C70614">
        <w:t xml:space="preserve"> diseases</w:t>
      </w:r>
      <w:r w:rsidR="00A06B5B">
        <w:t xml:space="preserve"> </w:t>
      </w:r>
      <w:r w:rsidR="00BE6636">
        <w:t>(see Figure 3)</w:t>
      </w:r>
      <w:r w:rsidR="00D3337C">
        <w:t xml:space="preserve">. Therefore, </w:t>
      </w:r>
      <w:r>
        <w:t xml:space="preserve">in order to </w:t>
      </w:r>
      <w:r w:rsidR="009057C3">
        <w:t xml:space="preserve">assuage concern relating </w:t>
      </w:r>
      <w:r w:rsidR="005B32CB">
        <w:t>to</w:t>
      </w:r>
      <w:bookmarkStart w:id="0" w:name="_GoBack"/>
      <w:bookmarkEnd w:id="0"/>
      <w:r w:rsidR="005B32CB">
        <w:t xml:space="preserve"> </w:t>
      </w:r>
      <w:r w:rsidR="009057C3">
        <w:t>these conditions, some investigation is appropr</w:t>
      </w:r>
      <w:r w:rsidR="007C110A">
        <w:t>iate including</w:t>
      </w:r>
      <w:r w:rsidR="009057C3">
        <w:t xml:space="preserve"> </w:t>
      </w:r>
      <w:r w:rsidR="00BE6636">
        <w:t xml:space="preserve">12-Lead ECG, </w:t>
      </w:r>
      <w:r w:rsidR="00971352">
        <w:t>exercise stress testing</w:t>
      </w:r>
      <w:r w:rsidR="00C32378">
        <w:t xml:space="preserve">, echocardiography and 24h </w:t>
      </w:r>
      <w:proofErr w:type="spellStart"/>
      <w:r w:rsidR="00C32378">
        <w:t>Holter</w:t>
      </w:r>
      <w:proofErr w:type="spellEnd"/>
      <w:r w:rsidR="00C32378">
        <w:t xml:space="preserve"> monitoring</w:t>
      </w:r>
      <w:r w:rsidR="00971352">
        <w:t xml:space="preserve">. </w:t>
      </w:r>
    </w:p>
    <w:p w14:paraId="4C57AD5C" w14:textId="77777777" w:rsidR="00C32378" w:rsidRDefault="00C32378" w:rsidP="007E47D9">
      <w:pPr>
        <w:spacing w:line="480" w:lineRule="auto"/>
      </w:pPr>
    </w:p>
    <w:p w14:paraId="4C64AB75" w14:textId="15649304" w:rsidR="00C51E3A" w:rsidRDefault="00971352" w:rsidP="007E47D9">
      <w:pPr>
        <w:spacing w:line="480" w:lineRule="auto"/>
      </w:pPr>
      <w:r>
        <w:t>If</w:t>
      </w:r>
      <w:r w:rsidR="009057C3">
        <w:t xml:space="preserve"> </w:t>
      </w:r>
      <w:r>
        <w:t xml:space="preserve">PVCs are suppressed during exercise, this </w:t>
      </w:r>
      <w:r w:rsidR="00C32378">
        <w:t>supports</w:t>
      </w:r>
      <w:r>
        <w:t xml:space="preserve"> a likely benign nature. </w:t>
      </w:r>
      <w:r w:rsidR="006C0FBB">
        <w:t>A PVC burden of &gt;20,000 per 24 hours places an individual at greater risk of PVC-induced cardiomyopathy</w:t>
      </w:r>
      <w:r w:rsidR="001164F1">
        <w:fldChar w:fldCharType="begin"/>
      </w:r>
      <w:r w:rsidR="00190AE3">
        <w:instrText xml:space="preserve"> ADDIN EN.CITE &lt;EndNote&gt;&lt;Cite ExcludeYear="1"&gt;&lt;Author&gt;Lee&lt;/Author&gt;&lt;Year&gt;2012&lt;/Year&gt;&lt;IDText&gt;Premature ventricular contraction-induced cardiomyopathy: a treatable condition&lt;/IDText&gt;&lt;DisplayText&gt;&lt;style face="superscript"&gt;66&lt;/style&gt;&lt;/DisplayText&gt;&lt;record&gt;&lt;dates&gt;&lt;pub-dates&gt;&lt;date&gt;Feb&lt;/date&gt;&lt;/pub-dates&gt;&lt;year&gt;2012&lt;/year&gt;&lt;/dates&gt;&lt;keywords&gt;&lt;keyword&gt;Cardiac Resynchronization Therapy&lt;/keyword&gt;&lt;keyword&gt;Cardiomyopathies&lt;/keyword&gt;&lt;keyword&gt;Electrocardiography&lt;/keyword&gt;&lt;keyword&gt;Humans&lt;/keyword&gt;&lt;keyword&gt;Ventricular Premature Complexes&lt;/keyword&gt;&lt;/keywords&gt;&lt;urls&gt;&lt;related-urls&gt;&lt;url&gt;https://www.ncbi.nlm.nih.gov/pubmed/22334430&lt;/url&gt;&lt;/related-urls&gt;&lt;/urls&gt;&lt;isbn&gt;1941-3084&lt;/isbn&gt;&lt;titles&gt;&lt;title&gt;Premature ventricular contraction-induced cardiomyopathy: a treatable condition&lt;/title&gt;&lt;secondary-title&gt;Circ Arrhythm Electrophysiol&lt;/secondary-title&gt;&lt;/titles&gt;&lt;pages&gt;229-36&lt;/pages&gt;&lt;number&gt;1&lt;/number&gt;&lt;contributors&gt;&lt;authors&gt;&lt;author&gt;Lee, G. K.&lt;/author&gt;&lt;author&gt;Klarich, K. W.&lt;/author&gt;&lt;author&gt;Grogan, M.&lt;/author&gt;&lt;author&gt;Cha, Y. M.&lt;/author&gt;&lt;/authors&gt;&lt;/contributors&gt;&lt;language&gt;eng&lt;/language&gt;&lt;added-date format="utc"&gt;1472245492&lt;/added-date&gt;&lt;ref-type name="Journal Article"&gt;17&lt;/ref-type&gt;&lt;rec-number&gt;454&lt;/rec-number&gt;&lt;last-updated-date format="utc"&gt;1472245492&lt;/last-updated-date&gt;&lt;accession-num&gt;22334430&lt;/accession-num&gt;&lt;electronic-resource-num&gt;10.1161/CIRCEP.111.963348&lt;/electronic-resource-num&gt;&lt;volume&gt;5&lt;/volume&gt;&lt;/record&gt;&lt;/Cite&gt;&lt;/EndNote&gt;</w:instrText>
      </w:r>
      <w:r w:rsidR="001164F1">
        <w:fldChar w:fldCharType="separate"/>
      </w:r>
      <w:r w:rsidR="00190AE3" w:rsidRPr="00190AE3">
        <w:rPr>
          <w:noProof/>
          <w:vertAlign w:val="superscript"/>
        </w:rPr>
        <w:t>66</w:t>
      </w:r>
      <w:r w:rsidR="001164F1">
        <w:fldChar w:fldCharType="end"/>
      </w:r>
      <w:r w:rsidR="006C0FBB">
        <w:t>. It is therefore reasonable to treat these individuals with beta-blockers even if asymptomatic</w:t>
      </w:r>
      <w:r w:rsidR="005078AB" w:rsidRPr="00934839">
        <w:t>.</w:t>
      </w:r>
      <w:r w:rsidR="005078AB">
        <w:t xml:space="preserve"> </w:t>
      </w:r>
      <w:r w:rsidR="00934839">
        <w:t>In cases w</w:t>
      </w:r>
      <w:r w:rsidR="0083018E">
        <w:t>here ve</w:t>
      </w:r>
      <w:r w:rsidR="006C0FBB">
        <w:t xml:space="preserve">ntricular </w:t>
      </w:r>
      <w:proofErr w:type="spellStart"/>
      <w:r w:rsidR="006C0FBB">
        <w:t>ectopy</w:t>
      </w:r>
      <w:proofErr w:type="spellEnd"/>
      <w:r w:rsidR="006C0FBB">
        <w:t xml:space="preserve"> is monomorphic, electrophysiological study and catheter ablation can be an </w:t>
      </w:r>
      <w:r w:rsidR="006C0FBB">
        <w:lastRenderedPageBreak/>
        <w:t>effective therapy for those symptomatic despite beta-blockade or intolerant to beta-blockade.</w:t>
      </w:r>
      <w:r w:rsidR="0001452D">
        <w:t xml:space="preserve"> </w:t>
      </w:r>
      <w:r w:rsidR="00934839">
        <w:t>A l</w:t>
      </w:r>
      <w:r w:rsidR="0001452D">
        <w:t>ow PVC b</w:t>
      </w:r>
      <w:r w:rsidR="00934839">
        <w:t>urden</w:t>
      </w:r>
      <w:r w:rsidR="0001452D">
        <w:t xml:space="preserve"> in</w:t>
      </w:r>
      <w:r w:rsidR="00934839">
        <w:t xml:space="preserve"> an asymptomatic individual</w:t>
      </w:r>
      <w:r w:rsidR="0001452D">
        <w:t xml:space="preserve"> require</w:t>
      </w:r>
      <w:r w:rsidR="00934839">
        <w:t>s</w:t>
      </w:r>
      <w:r w:rsidR="0001452D">
        <w:t xml:space="preserve"> no treatment.</w:t>
      </w:r>
    </w:p>
    <w:p w14:paraId="6278FE5B" w14:textId="77777777" w:rsidR="00822A52" w:rsidRDefault="00822A52" w:rsidP="007E47D9">
      <w:pPr>
        <w:spacing w:line="480" w:lineRule="auto"/>
      </w:pPr>
    </w:p>
    <w:p w14:paraId="471D1522" w14:textId="32A06A8F" w:rsidR="001E1A92" w:rsidRDefault="0001452D" w:rsidP="007E47D9">
      <w:pPr>
        <w:spacing w:line="480" w:lineRule="auto"/>
      </w:pPr>
      <w:r>
        <w:t xml:space="preserve">Echocardiography is helpful to exclude underlying structural heart disease, particularly cardiomyopathies and assesses ventricular function for those at risk of PVC-induced cardiomyopathy. </w:t>
      </w:r>
      <w:r w:rsidR="001E1A92">
        <w:t>Contrast-enhanced cardiac MRI can provide a</w:t>
      </w:r>
      <w:r w:rsidR="0061610C">
        <w:t>dditional anatomical</w:t>
      </w:r>
      <w:r w:rsidR="001E1A92">
        <w:t xml:space="preserve"> information if transthoracic echocardiography views are not </w:t>
      </w:r>
      <w:r w:rsidR="00657B6D">
        <w:t>optimal</w:t>
      </w:r>
      <w:r w:rsidR="0061610C">
        <w:t xml:space="preserve"> and tissue characterization</w:t>
      </w:r>
      <w:r w:rsidR="001A6E0D">
        <w:t xml:space="preserve"> in myocardial diseases</w:t>
      </w:r>
      <w:r w:rsidR="00894099">
        <w:t>. A schema for the investigation of the athlete with PVCs is given</w:t>
      </w:r>
      <w:r w:rsidR="00657B6D">
        <w:t xml:space="preserve"> in Figure 3</w:t>
      </w:r>
      <w:r w:rsidR="00894099">
        <w:t>.</w:t>
      </w:r>
    </w:p>
    <w:p w14:paraId="4BD34911" w14:textId="77777777" w:rsidR="00971352" w:rsidRDefault="00971352" w:rsidP="007E47D9">
      <w:pPr>
        <w:spacing w:line="480" w:lineRule="auto"/>
      </w:pPr>
    </w:p>
    <w:p w14:paraId="6C64E6CE" w14:textId="0C9CA408" w:rsidR="00687518" w:rsidRDefault="00687518" w:rsidP="007E47D9">
      <w:pPr>
        <w:spacing w:line="480" w:lineRule="auto"/>
        <w:rPr>
          <w:b/>
          <w:i/>
        </w:rPr>
      </w:pPr>
      <w:proofErr w:type="spellStart"/>
      <w:r>
        <w:rPr>
          <w:b/>
          <w:i/>
        </w:rPr>
        <w:t>Valvular</w:t>
      </w:r>
      <w:proofErr w:type="spellEnd"/>
      <w:r>
        <w:rPr>
          <w:b/>
          <w:i/>
        </w:rPr>
        <w:t xml:space="preserve"> heart disease</w:t>
      </w:r>
      <w:r w:rsidR="008B71BC">
        <w:rPr>
          <w:b/>
          <w:i/>
        </w:rPr>
        <w:t xml:space="preserve"> </w:t>
      </w:r>
    </w:p>
    <w:p w14:paraId="4542567B" w14:textId="77777777" w:rsidR="00687518" w:rsidRDefault="00687518" w:rsidP="007E47D9">
      <w:pPr>
        <w:spacing w:line="480" w:lineRule="auto"/>
        <w:rPr>
          <w:highlight w:val="yellow"/>
        </w:rPr>
      </w:pPr>
    </w:p>
    <w:p w14:paraId="4F6F9DC6" w14:textId="3F531917" w:rsidR="008B71BC" w:rsidRDefault="00687518" w:rsidP="007E47D9">
      <w:pPr>
        <w:spacing w:line="480" w:lineRule="auto"/>
      </w:pPr>
      <w:r w:rsidRPr="00B16F89">
        <w:t xml:space="preserve">In general </w:t>
      </w:r>
      <w:proofErr w:type="spellStart"/>
      <w:r w:rsidRPr="00B16F89">
        <w:t>regurgitant</w:t>
      </w:r>
      <w:proofErr w:type="spellEnd"/>
      <w:r w:rsidRPr="00B16F89">
        <w:t xml:space="preserve"> </w:t>
      </w:r>
      <w:proofErr w:type="spellStart"/>
      <w:r w:rsidRPr="00B16F89">
        <w:t>valvular</w:t>
      </w:r>
      <w:proofErr w:type="spellEnd"/>
      <w:r w:rsidRPr="00B16F89">
        <w:t xml:space="preserve"> lesions are better tolerated </w:t>
      </w:r>
      <w:r w:rsidRPr="004954BF">
        <w:t xml:space="preserve">than </w:t>
      </w:r>
      <w:proofErr w:type="spellStart"/>
      <w:r w:rsidRPr="004954BF">
        <w:t>stenotic</w:t>
      </w:r>
      <w:proofErr w:type="spellEnd"/>
      <w:r w:rsidRPr="004954BF">
        <w:t xml:space="preserve"> lesions</w:t>
      </w:r>
      <w:r w:rsidR="001A6E0D">
        <w:t xml:space="preserve"> during exercise</w:t>
      </w:r>
      <w:r w:rsidRPr="004954BF">
        <w:t>.</w:t>
      </w:r>
      <w:r w:rsidR="00140C17" w:rsidRPr="00B1265D">
        <w:t xml:space="preserve"> </w:t>
      </w:r>
      <w:r w:rsidR="00FF4D38" w:rsidRPr="00B1265D">
        <w:t>Figure</w:t>
      </w:r>
      <w:r w:rsidR="00EB3B38" w:rsidRPr="00B1265D">
        <w:t xml:space="preserve"> </w:t>
      </w:r>
      <w:r w:rsidR="00657B6D">
        <w:t>4</w:t>
      </w:r>
      <w:r w:rsidR="00C67218">
        <w:fldChar w:fldCharType="begin"/>
      </w:r>
      <w:r w:rsidR="00C67218">
        <w:instrText xml:space="preserve"> ADDIN EN.CITE &lt;EndNote&gt;&lt;Cite ExcludeYear="1"&gt;&lt;Author&gt;Bertrand&lt;/Author&gt;&lt;Year&gt;2014&lt;/Year&gt;&lt;IDText&gt;Etiology and relevance of the figure-of-eight artifact on echocardiography after percutaneous left atrial appendage closure with the Amplatzer Cardiac Plug&lt;/IDText&gt;&lt;DisplayText&gt;&lt;style face="superscript"&gt;67&lt;/style&gt;&lt;/DisplayText&gt;&lt;record&gt;&lt;dates&gt;&lt;pub-dates&gt;&lt;date&gt;Mar&lt;/date&gt;&lt;/pub-dates&gt;&lt;year&gt;2014&lt;/year&gt;&lt;/dates&gt;&lt;keywords&gt;&lt;keyword&gt;Artifacts&lt;/keyword&gt;&lt;keyword&gt;Atrial Appendage&lt;/keyword&gt;&lt;keyword&gt;Atrial Fibrillation&lt;/keyword&gt;&lt;keyword&gt;Echocardiography, Transesophageal&lt;/keyword&gt;&lt;keyword&gt;Female&lt;/keyword&gt;&lt;keyword&gt;Humans&lt;/keyword&gt;&lt;keyword&gt;Image Enhancement&lt;/keyword&gt;&lt;keyword&gt;Male&lt;/keyword&gt;&lt;keyword&gt;Reproducibility of Results&lt;/keyword&gt;&lt;keyword&gt;Sensitivity and Specificity&lt;/keyword&gt;&lt;keyword&gt;Septal Occluder Device&lt;/keyword&gt;&lt;/keywords&gt;&lt;urls&gt;&lt;related-urls&gt;&lt;url&gt;http://www.ncbi.nlm.nih.gov/pubmed/24345632&lt;/url&gt;&lt;/related-urls&gt;&lt;/urls&gt;&lt;isbn&gt;1097-6795&lt;/isbn&gt;&lt;titles&gt;&lt;title&gt;Etiology and relevance of the figure-of-eight artifact on echocardiography after percutaneous left atrial appendage closure with the Amplatzer Cardiac Plug&lt;/title&gt;&lt;secondary-title&gt;J Am Soc Echocardiogr&lt;/secondary-title&gt;&lt;/titles&gt;&lt;pages&gt;323-8.e1&lt;/pages&gt;&lt;number&gt;3&lt;/number&gt;&lt;contributors&gt;&lt;authors&gt;&lt;author&gt;Bertrand, P. B.&lt;/author&gt;&lt;author&gt;Grieten, L.&lt;/author&gt;&lt;author&gt;De Meester, P.&lt;/author&gt;&lt;author&gt;Verbrugge, F. H.&lt;/author&gt;&lt;author&gt;Mullens, W.&lt;/author&gt;&lt;author&gt;Verhaert, D.&lt;/author&gt;&lt;author&gt;Rivero-Ayerza, M.&lt;/author&gt;&lt;author&gt;Budts, W.&lt;/author&gt;&lt;author&gt;Vandervoort, P. M.&lt;/author&gt;&lt;/authors&gt;&lt;/contributors&gt;&lt;language&gt;eng&lt;/language&gt;&lt;added-date format="utc"&gt;1464783942&lt;/added-date&gt;&lt;ref-type name="Journal Article"&gt;17&lt;/ref-type&gt;&lt;rec-number&gt;422&lt;/rec-number&gt;&lt;last-updated-date format="utc"&gt;1464783942&lt;/last-updated-date&gt;&lt;accession-num&gt;24345632&lt;/accession-num&gt;&lt;electronic-resource-num&gt;10.1016/j.echo.2013.11.001&lt;/electronic-resource-num&gt;&lt;volume&gt;27&lt;/volume&gt;&lt;/record&gt;&lt;/Cite&gt;&lt;/EndNote&gt;</w:instrText>
      </w:r>
      <w:r w:rsidR="00C67218">
        <w:fldChar w:fldCharType="separate"/>
      </w:r>
      <w:r w:rsidR="00C67218" w:rsidRPr="00C67218">
        <w:rPr>
          <w:noProof/>
          <w:vertAlign w:val="superscript"/>
        </w:rPr>
        <w:t>67</w:t>
      </w:r>
      <w:r w:rsidR="00C67218">
        <w:fldChar w:fldCharType="end"/>
      </w:r>
      <w:r w:rsidR="00FF4D38">
        <w:t xml:space="preserve"> de</w:t>
      </w:r>
      <w:r w:rsidR="000D61DE">
        <w:t xml:space="preserve">tails the exercise recommendations for </w:t>
      </w:r>
      <w:r w:rsidR="00AC1513">
        <w:t xml:space="preserve">left-sided </w:t>
      </w:r>
      <w:proofErr w:type="spellStart"/>
      <w:r w:rsidR="00AC1513">
        <w:t>valvular</w:t>
      </w:r>
      <w:proofErr w:type="spellEnd"/>
      <w:r w:rsidR="00AC1513">
        <w:t xml:space="preserve"> lesions</w:t>
      </w:r>
      <w:r w:rsidR="000D61DE">
        <w:t xml:space="preserve">, though similar principles apply to </w:t>
      </w:r>
      <w:r w:rsidR="00EB3B38">
        <w:t xml:space="preserve">corresponding </w:t>
      </w:r>
      <w:r w:rsidR="000D61DE">
        <w:t xml:space="preserve">right-sided lesions.  </w:t>
      </w:r>
    </w:p>
    <w:p w14:paraId="00868FAB" w14:textId="77777777" w:rsidR="00687518" w:rsidRDefault="00687518" w:rsidP="007E47D9">
      <w:pPr>
        <w:spacing w:line="480" w:lineRule="auto"/>
        <w:rPr>
          <w:b/>
        </w:rPr>
      </w:pPr>
    </w:p>
    <w:p w14:paraId="4946F73E" w14:textId="75F75C1A" w:rsidR="00A7236A" w:rsidRPr="00B1265D" w:rsidRDefault="00247128" w:rsidP="007E47D9">
      <w:pPr>
        <w:spacing w:line="480" w:lineRule="auto"/>
        <w:rPr>
          <w:b/>
        </w:rPr>
      </w:pPr>
      <w:r w:rsidRPr="00B1265D">
        <w:rPr>
          <w:b/>
        </w:rPr>
        <w:t>Bicuspid aortic valve</w:t>
      </w:r>
    </w:p>
    <w:p w14:paraId="6674169C" w14:textId="77777777" w:rsidR="00247128" w:rsidRDefault="00247128" w:rsidP="007E47D9">
      <w:pPr>
        <w:spacing w:line="480" w:lineRule="auto"/>
      </w:pPr>
    </w:p>
    <w:p w14:paraId="4287EBF3" w14:textId="53A02B54" w:rsidR="00A7236A" w:rsidRDefault="00247128" w:rsidP="007E47D9">
      <w:pPr>
        <w:spacing w:line="480" w:lineRule="auto"/>
      </w:pPr>
      <w:r>
        <w:t>Bicuspid aortic valves</w:t>
      </w:r>
      <w:r w:rsidR="00C64819">
        <w:t xml:space="preserve"> (BAV)</w:t>
      </w:r>
      <w:r w:rsidR="00C81330">
        <w:t xml:space="preserve"> are associated with connective tissue abnormalities that affect the aortic valve and aorta</w:t>
      </w:r>
      <w:r>
        <w:t xml:space="preserve">. </w:t>
      </w:r>
      <w:r w:rsidR="00D5189F">
        <w:t>Any degree of</w:t>
      </w:r>
      <w:r w:rsidR="00D943F5">
        <w:t xml:space="preserve"> aortic stenosis </w:t>
      </w:r>
      <w:r w:rsidR="00D5189F">
        <w:t xml:space="preserve">or </w:t>
      </w:r>
      <w:proofErr w:type="spellStart"/>
      <w:r w:rsidR="00D943F5">
        <w:t>regurgitaion</w:t>
      </w:r>
      <w:proofErr w:type="spellEnd"/>
      <w:r w:rsidR="00D5189F">
        <w:t xml:space="preserve"> should be evaluated on a periodic basis</w:t>
      </w:r>
      <w:r w:rsidR="00921B67">
        <w:t>,</w:t>
      </w:r>
      <w:r w:rsidR="00D5189F">
        <w:t xml:space="preserve"> given the risk of progression.</w:t>
      </w:r>
      <w:r w:rsidR="00C63863">
        <w:t xml:space="preserve"> </w:t>
      </w:r>
      <w:r w:rsidR="00533608">
        <w:t xml:space="preserve">Independent to the </w:t>
      </w:r>
      <w:proofErr w:type="spellStart"/>
      <w:r w:rsidR="00533608">
        <w:t>valvular</w:t>
      </w:r>
      <w:proofErr w:type="spellEnd"/>
      <w:r w:rsidR="00533608">
        <w:t xml:space="preserve"> lesion, aortic dilatation and aneurysm formation requires simultaneous assessment in athletes with BAV. Aortic </w:t>
      </w:r>
      <w:r w:rsidR="00533608">
        <w:lastRenderedPageBreak/>
        <w:t xml:space="preserve">dimensions, particularly at the Sinus of </w:t>
      </w:r>
      <w:proofErr w:type="spellStart"/>
      <w:r w:rsidR="00533608">
        <w:t>Valsalva</w:t>
      </w:r>
      <w:proofErr w:type="spellEnd"/>
      <w:r w:rsidR="00533608">
        <w:t>, should be expressed as Z scores based on age, gender and body surface area, as wel</w:t>
      </w:r>
      <w:r w:rsidR="006B6056">
        <w:t>l as absolute measurements.</w:t>
      </w:r>
      <w:r w:rsidR="00687518">
        <w:t xml:space="preserve"> </w:t>
      </w:r>
      <w:r w:rsidR="00687518" w:rsidRPr="00FD7234">
        <w:t>A Z score of</w:t>
      </w:r>
      <w:r w:rsidR="00687518" w:rsidRPr="004954BF">
        <w:t xml:space="preserve"> &gt;3.5 </w:t>
      </w:r>
      <w:proofErr w:type="gramStart"/>
      <w:r w:rsidR="001D0511">
        <w:t>restricts</w:t>
      </w:r>
      <w:proofErr w:type="gramEnd"/>
      <w:r w:rsidR="00687518" w:rsidRPr="004954BF">
        <w:t xml:space="preserve"> an athlete to low d</w:t>
      </w:r>
      <w:r w:rsidR="005236A7" w:rsidRPr="00B1265D">
        <w:t>ynamic/low static sports (Class IA</w:t>
      </w:r>
      <w:r w:rsidR="00687518" w:rsidRPr="00FD7234">
        <w:t>)</w:t>
      </w:r>
      <w:r w:rsidR="00687518" w:rsidRPr="004954BF">
        <w:t xml:space="preserve"> only.</w:t>
      </w:r>
      <w:r w:rsidR="006B6056">
        <w:t xml:space="preserve"> I</w:t>
      </w:r>
      <w:r w:rsidR="00533608">
        <w:t xml:space="preserve">ntense physical exertion is associated with </w:t>
      </w:r>
      <w:proofErr w:type="spellStart"/>
      <w:r w:rsidR="00533608">
        <w:t>haemodynamic</w:t>
      </w:r>
      <w:proofErr w:type="spellEnd"/>
      <w:r w:rsidR="00533608">
        <w:t xml:space="preserve"> changes that increase aortic wall tension and may increase aortic dimension</w:t>
      </w:r>
      <w:r w:rsidR="00921B67">
        <w:t xml:space="preserve">s. </w:t>
      </w:r>
    </w:p>
    <w:p w14:paraId="0FC23378" w14:textId="7BE84C2C" w:rsidR="008C3EBB" w:rsidRDefault="008C3EBB" w:rsidP="007E47D9">
      <w:pPr>
        <w:spacing w:line="480" w:lineRule="auto"/>
      </w:pPr>
    </w:p>
    <w:p w14:paraId="63BD5FAD" w14:textId="55A400DE" w:rsidR="00AE4DB0" w:rsidRDefault="00657B6D" w:rsidP="007E47D9">
      <w:pPr>
        <w:spacing w:line="480" w:lineRule="auto"/>
      </w:pPr>
      <w:r>
        <w:t>All investigations and management recommendations for young athletes with cardiovascular conditions are summarized in Figure 5.</w:t>
      </w:r>
    </w:p>
    <w:p w14:paraId="41829BD9" w14:textId="77777777" w:rsidR="00076743" w:rsidRDefault="00076743" w:rsidP="007E47D9">
      <w:pPr>
        <w:spacing w:line="480" w:lineRule="auto"/>
      </w:pPr>
    </w:p>
    <w:p w14:paraId="1CC65C47" w14:textId="42FB136A" w:rsidR="00A7236A" w:rsidRPr="003D180E" w:rsidRDefault="00283398" w:rsidP="007E47D9">
      <w:pPr>
        <w:spacing w:line="480" w:lineRule="auto"/>
        <w:rPr>
          <w:b/>
        </w:rPr>
      </w:pPr>
      <w:r w:rsidRPr="003D180E">
        <w:rPr>
          <w:b/>
        </w:rPr>
        <w:t>General practical considerations of exercise in athletes with cardiovascular conditions</w:t>
      </w:r>
    </w:p>
    <w:p w14:paraId="3524AFDC" w14:textId="77777777" w:rsidR="00283398" w:rsidRDefault="00283398" w:rsidP="007E47D9">
      <w:pPr>
        <w:spacing w:line="480" w:lineRule="auto"/>
      </w:pPr>
    </w:p>
    <w:p w14:paraId="3A62F41C" w14:textId="03C38931" w:rsidR="00A7236A" w:rsidRDefault="00283398" w:rsidP="007E47D9">
      <w:pPr>
        <w:spacing w:line="480" w:lineRule="auto"/>
      </w:pPr>
      <w:r>
        <w:t>Eligibility recommendations for comp</w:t>
      </w:r>
      <w:r w:rsidR="00AE666D">
        <w:t>etitive sports participation for</w:t>
      </w:r>
      <w:r>
        <w:t xml:space="preserve"> athletes with cardiovascular abnormalities conservatively aim to protect against devastating SCD</w:t>
      </w:r>
      <w:r w:rsidR="00AE666D">
        <w:t xml:space="preserve"> and serious arrhythmias</w:t>
      </w:r>
      <w:r w:rsidR="00BB2151">
        <w:t>.</w:t>
      </w:r>
      <w:r w:rsidR="00AE666D">
        <w:t xml:space="preserve"> However, it is a commonly held misconception that these individuals are safer being sedentary. Athletes with cardiovascular abnormalities should be encouraged to maintain the </w:t>
      </w:r>
      <w:r w:rsidR="00921B67">
        <w:t>recommended minimum</w:t>
      </w:r>
      <w:r w:rsidR="00AE666D">
        <w:t xml:space="preserve"> physical activity level</w:t>
      </w:r>
      <w:r w:rsidR="002078ED">
        <w:fldChar w:fldCharType="begin">
          <w:fldData xml:space="preserve">PEVuZE5vdGU+PENpdGUgRXhjbHVkZVllYXI9IjEiPjxBdXRob3I+UGF0ZTwvQXV0aG9yPjxZZWFy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==
</w:fldData>
        </w:fldChar>
      </w:r>
      <w:r w:rsidR="00C67218">
        <w:instrText xml:space="preserve"> ADDIN EN.CITE </w:instrText>
      </w:r>
      <w:r w:rsidR="00C67218">
        <w:fldChar w:fldCharType="begin">
          <w:fldData xml:space="preserve">PEVuZE5vdGU+PENpdGUgRXhjbHVkZVllYXI9IjEiPjxBdXRob3I+UGF0ZTwvQXV0aG9yPjxZZWFy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==
</w:fldData>
        </w:fldChar>
      </w:r>
      <w:r w:rsidR="00C67218">
        <w:instrText xml:space="preserve"> ADDIN EN.CITE.DATA </w:instrText>
      </w:r>
      <w:r w:rsidR="00C67218">
        <w:fldChar w:fldCharType="end"/>
      </w:r>
      <w:r w:rsidR="002078ED">
        <w:fldChar w:fldCharType="separate"/>
      </w:r>
      <w:r w:rsidR="00C67218" w:rsidRPr="00C67218">
        <w:rPr>
          <w:noProof/>
          <w:vertAlign w:val="superscript"/>
        </w:rPr>
        <w:t>68</w:t>
      </w:r>
      <w:r w:rsidR="002078ED">
        <w:fldChar w:fldCharType="end"/>
      </w:r>
      <w:r w:rsidR="00AE666D">
        <w:t xml:space="preserve"> and not deprived the numerous benefits of moderate recreational exercise.</w:t>
      </w:r>
      <w:r w:rsidR="00B463D1">
        <w:t xml:space="preserve"> </w:t>
      </w:r>
    </w:p>
    <w:p w14:paraId="57C317DC" w14:textId="77777777" w:rsidR="00B463D1" w:rsidRDefault="00B463D1" w:rsidP="007E47D9">
      <w:pPr>
        <w:spacing w:line="480" w:lineRule="auto"/>
      </w:pPr>
    </w:p>
    <w:p w14:paraId="0D715A1A" w14:textId="1FB5D627" w:rsidR="004E1BD2" w:rsidRDefault="00B463D1" w:rsidP="007E47D9">
      <w:pPr>
        <w:spacing w:line="480" w:lineRule="auto"/>
      </w:pPr>
      <w:r>
        <w:t xml:space="preserve">It is our practice to perform cardiopulmonary exercise testing to assess functional capacity and determine the </w:t>
      </w:r>
      <w:proofErr w:type="spellStart"/>
      <w:r w:rsidR="00DF3E8F">
        <w:t>ventilatory</w:t>
      </w:r>
      <w:proofErr w:type="spellEnd"/>
      <w:r w:rsidR="00DF3E8F">
        <w:t xml:space="preserve"> anaerobic</w:t>
      </w:r>
      <w:r w:rsidR="00967108">
        <w:t xml:space="preserve"> </w:t>
      </w:r>
      <w:r>
        <w:t>threshold</w:t>
      </w:r>
      <w:r w:rsidR="00792220">
        <w:t xml:space="preserve">, which provides </w:t>
      </w:r>
      <w:r w:rsidR="00CC19B1">
        <w:t>an indication of</w:t>
      </w:r>
      <w:r w:rsidR="00DF3E8F">
        <w:t xml:space="preserve"> physiological reserve</w:t>
      </w:r>
      <w:r w:rsidR="0060781B">
        <w:t xml:space="preserve"> and at what workload metabolic acidosis and skeletal muscle hypoxia</w:t>
      </w:r>
      <w:r w:rsidR="00CC19B1">
        <w:t xml:space="preserve"> ensue</w:t>
      </w:r>
      <w:r>
        <w:t xml:space="preserve">. </w:t>
      </w:r>
      <w:r w:rsidR="002974B4">
        <w:t>For</w:t>
      </w:r>
      <w:r w:rsidR="006F48EB">
        <w:t xml:space="preserve"> an athlete it is important to try to achieve maximum performance</w:t>
      </w:r>
      <w:r w:rsidR="002974B4">
        <w:t xml:space="preserve"> with an appropriate testing protocol,</w:t>
      </w:r>
      <w:r w:rsidR="006F48EB">
        <w:t xml:space="preserve"> rather </w:t>
      </w:r>
      <w:r w:rsidR="006F48EB">
        <w:lastRenderedPageBreak/>
        <w:t xml:space="preserve">than 80-100% of the target heart rate. </w:t>
      </w:r>
      <w:r w:rsidR="006F48EB" w:rsidRPr="008C3EBB">
        <w:t>A standard Bruce protocol</w:t>
      </w:r>
      <w:r w:rsidR="0099529D" w:rsidRPr="008C3EBB">
        <w:t>,</w:t>
      </w:r>
      <w:r w:rsidR="006F48EB" w:rsidRPr="008C3EBB">
        <w:t xml:space="preserve"> for example</w:t>
      </w:r>
      <w:r w:rsidR="0099529D" w:rsidRPr="008C3EBB">
        <w:t>,</w:t>
      </w:r>
      <w:r w:rsidR="006F48EB" w:rsidRPr="008C3EBB">
        <w:t xml:space="preserve"> would not</w:t>
      </w:r>
      <w:r w:rsidR="0099529D" w:rsidRPr="008C3EBB">
        <w:t xml:space="preserve"> suit</w:t>
      </w:r>
      <w:r w:rsidR="006F48EB" w:rsidRPr="008C3EBB">
        <w:t xml:space="preserve"> this purpose</w:t>
      </w:r>
      <w:r w:rsidR="006F48EB">
        <w:t xml:space="preserve">. Ideally, treadmill or </w:t>
      </w:r>
      <w:r w:rsidR="0099529D">
        <w:t xml:space="preserve">cycle </w:t>
      </w:r>
      <w:proofErr w:type="spellStart"/>
      <w:r w:rsidR="0099529D">
        <w:t>ergometry</w:t>
      </w:r>
      <w:proofErr w:type="spellEnd"/>
      <w:r w:rsidR="006F48EB">
        <w:t xml:space="preserve"> use should match the sporting discipline where the athlete ach</w:t>
      </w:r>
      <w:r w:rsidR="0099529D">
        <w:t>ieves greatest performance</w:t>
      </w:r>
      <w:r w:rsidR="006F48EB">
        <w:t xml:space="preserve">. </w:t>
      </w:r>
    </w:p>
    <w:p w14:paraId="4D4F8DD7" w14:textId="77777777" w:rsidR="004E1BD2" w:rsidRDefault="004E1BD2" w:rsidP="007E47D9">
      <w:pPr>
        <w:spacing w:line="480" w:lineRule="auto"/>
      </w:pPr>
    </w:p>
    <w:p w14:paraId="72772CC2" w14:textId="4EFEB6BD" w:rsidR="00B463D1" w:rsidRDefault="00B463D1" w:rsidP="007E47D9">
      <w:pPr>
        <w:spacing w:line="480" w:lineRule="auto"/>
      </w:pPr>
      <w:r>
        <w:t xml:space="preserve">Daily exercise for 20 minutes at a heart rate correlating with the </w:t>
      </w:r>
      <w:proofErr w:type="spellStart"/>
      <w:r w:rsidR="00792220">
        <w:t>ventilatory</w:t>
      </w:r>
      <w:proofErr w:type="spellEnd"/>
      <w:r>
        <w:t xml:space="preserve"> </w:t>
      </w:r>
      <w:r w:rsidR="001219BF">
        <w:t xml:space="preserve">anaerobic </w:t>
      </w:r>
      <w:r>
        <w:t xml:space="preserve">threshold would appear to be safe in those with underlying cardiovascular abnormalities. Where the </w:t>
      </w:r>
      <w:proofErr w:type="spellStart"/>
      <w:r w:rsidR="001219BF">
        <w:t>ventilator</w:t>
      </w:r>
      <w:r w:rsidR="00DF3E8F">
        <w:t>y</w:t>
      </w:r>
      <w:proofErr w:type="spellEnd"/>
      <w:r w:rsidR="001219BF">
        <w:t xml:space="preserve"> anaerobic</w:t>
      </w:r>
      <w:r w:rsidR="00792220">
        <w:t xml:space="preserve"> </w:t>
      </w:r>
      <w:r>
        <w:t>threshold is not known, a reasonable surrogate is 80% of the maximum predicted heart rate (220 - age) or 60-70% for those treated with beta-blockers</w:t>
      </w:r>
      <w:r w:rsidR="002078ED">
        <w:fldChar w:fldCharType="begin"/>
      </w:r>
      <w:r w:rsidR="00C67218">
        <w:instrText xml:space="preserve"> ADDIN EN.CITE &lt;EndNote&gt;&lt;Cite ExcludeYear="1"&gt;&lt;Author&gt;Finocchiaro&lt;/Author&gt;&lt;Year&gt;2016&lt;/Year&gt;&lt;IDText&gt;The Safety of Exercise in Individuals With Cardiomyopathy&lt;/IDText&gt;&lt;DisplayText&gt;&lt;style face="superscript"&gt;69&lt;/style&gt;&lt;/DisplayText&gt;&lt;record&gt;&lt;dates&gt;&lt;pub-dates&gt;&lt;date&gt;Apr&lt;/date&gt;&lt;/pub-dates&gt;&lt;year&gt;2016&lt;/year&gt;&lt;/dates&gt;&lt;urls&gt;&lt;related-urls&gt;&lt;url&gt;http://www.ncbi.nlm.nih.gov/pubmed/26907576&lt;/url&gt;&lt;/related-urls&gt;&lt;/urls&gt;&lt;isbn&gt;1916-7075&lt;/isbn&gt;&lt;titles&gt;&lt;title&gt;The Safety of Exercise in Individuals With Cardiomyopathy&lt;/title&gt;&lt;secondary-title&gt;Can J Cardiol&lt;/secondary-title&gt;&lt;/titles&gt;&lt;pages&gt;467-74&lt;/pages&gt;&lt;number&gt;4&lt;/number&gt;&lt;contributors&gt;&lt;authors&gt;&lt;author&gt;Finocchiaro, G.&lt;/author&gt;&lt;author&gt;Sharma, S.&lt;/author&gt;&lt;/authors&gt;&lt;/contributors&gt;&lt;language&gt;eng&lt;/language&gt;&lt;added-date format="utc"&gt;1463944347&lt;/added-date&gt;&lt;ref-type name="Journal Article"&gt;17&lt;/ref-type&gt;&lt;rec-number&gt;394&lt;/rec-number&gt;&lt;last-updated-date format="utc"&gt;1463944347&lt;/last-updated-date&gt;&lt;accession-num&gt;26907576&lt;/accession-num&gt;&lt;electronic-resource-num&gt;10.1016/j.cjca.2015.12.005&lt;/electronic-resource-num&gt;&lt;volume&gt;32&lt;/volume&gt;&lt;/record&gt;&lt;/Cite&gt;&lt;/EndNote&gt;</w:instrText>
      </w:r>
      <w:r w:rsidR="002078ED">
        <w:fldChar w:fldCharType="separate"/>
      </w:r>
      <w:r w:rsidR="00C67218" w:rsidRPr="00C67218">
        <w:rPr>
          <w:noProof/>
          <w:vertAlign w:val="superscript"/>
        </w:rPr>
        <w:t>69</w:t>
      </w:r>
      <w:r w:rsidR="002078ED">
        <w:fldChar w:fldCharType="end"/>
      </w:r>
      <w:r>
        <w:t>.</w:t>
      </w:r>
      <w:r w:rsidR="00A71997">
        <w:t xml:space="preserve"> Static muscle strengthening also improves mitochondrial f</w:t>
      </w:r>
      <w:r w:rsidR="00921B67">
        <w:t>unction and prevents sarcopenia</w:t>
      </w:r>
      <w:r w:rsidR="002078ED">
        <w:fldChar w:fldCharType="begin"/>
      </w:r>
      <w:r w:rsidR="00C67218">
        <w:instrText xml:space="preserve"> ADDIN EN.CITE &lt;EndNote&gt;&lt;Cite ExcludeYear="1"&gt;&lt;Author&gt;Johnston&lt;/Author&gt;&lt;Year&gt;2008&lt;/Year&gt;&lt;IDText&gt;Resistance training, sarcopenia, and the mitochondrial theory of aging&lt;/IDText&gt;&lt;DisplayText&gt;&lt;style face="superscript"&gt;70&lt;/style&gt;&lt;/DisplayText&gt;&lt;record&gt;&lt;dates&gt;&lt;pub-dates&gt;&lt;date&gt;Feb&lt;/date&gt;&lt;/pub-dates&gt;&lt;year&gt;2008&lt;/year&gt;&lt;/dates&gt;&lt;keywords&gt;&lt;keyword&gt;Aged&lt;/keyword&gt;&lt;keyword&gt;Aging&lt;/keyword&gt;&lt;keyword&gt;Exercise&lt;/keyword&gt;&lt;keyword&gt;Humans&lt;/keyword&gt;&lt;keyword&gt;Mitochondria&lt;/keyword&gt;&lt;keyword&gt;Muscular Atrophy&lt;/keyword&gt;&lt;keyword&gt;Physical Fitness&lt;/keyword&gt;&lt;/keywords&gt;&lt;urls&gt;&lt;related-urls&gt;&lt;url&gt;http://www.ncbi.nlm.nih.gov/pubmed/18347672&lt;/url&gt;&lt;/related-urls&gt;&lt;/urls&gt;&lt;isbn&gt;1715-5312&lt;/isbn&gt;&lt;titles&gt;&lt;title&gt;Resistance training, sarcopenia, and the mitochondrial theory of aging&lt;/title&gt;&lt;secondary-title&gt;Appl Physiol Nutr Metab&lt;/secondary-title&gt;&lt;/titles&gt;&lt;pages&gt;191-9&lt;/pages&gt;&lt;number&gt;1&lt;/number&gt;&lt;contributors&gt;&lt;authors&gt;&lt;author&gt;Johnston, A. P.&lt;/author&gt;&lt;author&gt;De Lisio, M.&lt;/author&gt;&lt;author&gt;Parise, G.&lt;/author&gt;&lt;/authors&gt;&lt;/contributors&gt;&lt;language&gt;eng&lt;/language&gt;&lt;added-date format="utc"&gt;1463948135&lt;/added-date&gt;&lt;ref-type name="Journal Article"&gt;17&lt;/ref-type&gt;&lt;rec-number&gt;416&lt;/rec-number&gt;&lt;last-updated-date format="utc"&gt;1463948135&lt;/last-updated-date&gt;&lt;accession-num&gt;18347672&lt;/accession-num&gt;&lt;electronic-resource-num&gt;10.1139/H07-141&lt;/electronic-resource-num&gt;&lt;volume&gt;33&lt;/volume&gt;&lt;/record&gt;&lt;/Cite&gt;&lt;/EndNote&gt;</w:instrText>
      </w:r>
      <w:r w:rsidR="002078ED">
        <w:fldChar w:fldCharType="separate"/>
      </w:r>
      <w:r w:rsidR="00C67218" w:rsidRPr="00C67218">
        <w:rPr>
          <w:noProof/>
          <w:vertAlign w:val="superscript"/>
        </w:rPr>
        <w:t>70</w:t>
      </w:r>
      <w:r w:rsidR="002078ED">
        <w:fldChar w:fldCharType="end"/>
      </w:r>
      <w:r w:rsidR="00921B67">
        <w:t xml:space="preserve">, </w:t>
      </w:r>
      <w:r w:rsidR="00A71997">
        <w:t>therefore</w:t>
      </w:r>
      <w:r w:rsidR="00921B67">
        <w:t xml:space="preserve"> should</w:t>
      </w:r>
      <w:r w:rsidR="00A71997">
        <w:t xml:space="preserve"> be encouraged</w:t>
      </w:r>
      <w:r w:rsidR="00921B67">
        <w:t>,</w:t>
      </w:r>
      <w:r w:rsidR="00A71997">
        <w:t xml:space="preserve"> using pulley systems for heavier </w:t>
      </w:r>
      <w:r w:rsidR="00921B67">
        <w:t>weights</w:t>
      </w:r>
      <w:r w:rsidR="00FA7A11">
        <w:t xml:space="preserve"> (see F</w:t>
      </w:r>
      <w:r w:rsidR="00A71997">
        <w:t xml:space="preserve">igure </w:t>
      </w:r>
      <w:r w:rsidR="008C3EBB">
        <w:t>6</w:t>
      </w:r>
      <w:r w:rsidR="00A71997">
        <w:t xml:space="preserve">). </w:t>
      </w:r>
    </w:p>
    <w:p w14:paraId="774B9FF9" w14:textId="77777777" w:rsidR="00A71997" w:rsidRDefault="00A71997" w:rsidP="007E47D9">
      <w:pPr>
        <w:spacing w:line="480" w:lineRule="auto"/>
      </w:pPr>
    </w:p>
    <w:p w14:paraId="2B4504C0" w14:textId="0DEF7154" w:rsidR="00A71997" w:rsidRPr="00921B67" w:rsidRDefault="00A71997" w:rsidP="007E47D9">
      <w:pPr>
        <w:spacing w:line="480" w:lineRule="auto"/>
        <w:rPr>
          <w:b/>
        </w:rPr>
      </w:pPr>
      <w:r w:rsidRPr="00921B67">
        <w:rPr>
          <w:b/>
        </w:rPr>
        <w:t>Conclusion</w:t>
      </w:r>
    </w:p>
    <w:p w14:paraId="11D405CE" w14:textId="77777777" w:rsidR="00A71997" w:rsidRDefault="00A71997" w:rsidP="007E47D9">
      <w:pPr>
        <w:spacing w:line="480" w:lineRule="auto"/>
      </w:pPr>
    </w:p>
    <w:p w14:paraId="1919FACD" w14:textId="2F291EA8" w:rsidR="000F60F6" w:rsidRDefault="000F60F6" w:rsidP="007E47D9">
      <w:pPr>
        <w:spacing w:line="480" w:lineRule="auto"/>
      </w:pPr>
      <w:r>
        <w:t>Young athletes with underlying cardiovascular conditions face a small but important increased risk of clinical deterioration and SCD. Consensus recommendations for athletes are designed to address all potentially avoidable deaths attributable to exercise</w:t>
      </w:r>
      <w:r w:rsidR="009D0D10">
        <w:t>. These</w:t>
      </w:r>
      <w:r>
        <w:t xml:space="preserve"> are conservative in nature</w:t>
      </w:r>
      <w:r w:rsidR="004E1BD2">
        <w:t xml:space="preserve"> and</w:t>
      </w:r>
      <w:r>
        <w:t xml:space="preserve"> based mostly on expert opinion due to the scarcity of research pertaining to athletes. Until </w:t>
      </w:r>
      <w:r w:rsidR="009B16BB">
        <w:t>more evidence is available, physicians have a duty of shared decision-making with athletes when discussing the risks and uncertainties of intense exercise in those with underlying cardiovascular conditions. It should be emphasized that a sedentary lifestyle for a young individual with a cardiovascular abnormality is not safe and may be more harmful</w:t>
      </w:r>
      <w:r w:rsidR="00792220">
        <w:t xml:space="preserve"> </w:t>
      </w:r>
      <w:r w:rsidR="009B16BB">
        <w:t xml:space="preserve">than the </w:t>
      </w:r>
      <w:r w:rsidR="009B16BB">
        <w:lastRenderedPageBreak/>
        <w:t xml:space="preserve">underlying condition. Tailored </w:t>
      </w:r>
      <w:r w:rsidR="001F2375">
        <w:t xml:space="preserve">practical </w:t>
      </w:r>
      <w:r w:rsidR="009B16BB">
        <w:t>advice</w:t>
      </w:r>
      <w:r w:rsidR="001F2375">
        <w:t xml:space="preserve"> and c</w:t>
      </w:r>
      <w:r w:rsidR="00921B67">
        <w:t>ontinued periodic follow up in</w:t>
      </w:r>
      <w:r w:rsidR="001F2375">
        <w:t xml:space="preserve"> specialist clinic</w:t>
      </w:r>
      <w:r w:rsidR="00921B67">
        <w:t>s</w:t>
      </w:r>
      <w:r w:rsidR="001F2375">
        <w:t xml:space="preserve"> provides the best model of care.</w:t>
      </w:r>
      <w:r w:rsidR="009B16BB">
        <w:t xml:space="preserve"> </w:t>
      </w:r>
    </w:p>
    <w:p w14:paraId="233AE551" w14:textId="77777777" w:rsidR="00D552C6" w:rsidRDefault="00D552C6" w:rsidP="007E47D9">
      <w:pPr>
        <w:spacing w:line="480" w:lineRule="auto"/>
      </w:pPr>
    </w:p>
    <w:p w14:paraId="257C22A7" w14:textId="0696F737" w:rsidR="00D552C6" w:rsidRPr="00921B67" w:rsidRDefault="00D552C6" w:rsidP="007E47D9">
      <w:pPr>
        <w:spacing w:line="480" w:lineRule="auto"/>
        <w:rPr>
          <w:b/>
        </w:rPr>
      </w:pPr>
      <w:r w:rsidRPr="00921B67">
        <w:rPr>
          <w:b/>
        </w:rPr>
        <w:t>Key Points</w:t>
      </w:r>
    </w:p>
    <w:p w14:paraId="264A2C6C" w14:textId="77777777" w:rsidR="00D552C6" w:rsidRDefault="00D552C6" w:rsidP="007E47D9">
      <w:pPr>
        <w:spacing w:line="480" w:lineRule="auto"/>
      </w:pPr>
    </w:p>
    <w:p w14:paraId="6896B37F" w14:textId="0805E8B9" w:rsidR="00D552C6" w:rsidRDefault="00D552C6" w:rsidP="007E47D9">
      <w:pPr>
        <w:spacing w:line="480" w:lineRule="auto"/>
      </w:pPr>
      <w:r>
        <w:t>Athletes with cardiovascular conditions are at increased risk of SCD compared to normal individuals, though it is difficult to estimate the precise risk attributable to exercise.</w:t>
      </w:r>
    </w:p>
    <w:p w14:paraId="47D88491" w14:textId="76194A0E" w:rsidR="00D552C6" w:rsidRDefault="00D552C6" w:rsidP="007E47D9">
      <w:pPr>
        <w:spacing w:line="480" w:lineRule="auto"/>
      </w:pPr>
      <w:r>
        <w:t>Consensus recommendations are largely based on expert opinion and are cautious and conservative in an effort to encompass all potentially preventable deaths.</w:t>
      </w:r>
    </w:p>
    <w:p w14:paraId="20302CFE" w14:textId="733AC0F2" w:rsidR="00032FAB" w:rsidRDefault="00D552C6" w:rsidP="007E47D9">
      <w:pPr>
        <w:spacing w:line="480" w:lineRule="auto"/>
      </w:pPr>
      <w:r>
        <w:t xml:space="preserve">Moderate exercise confers numerous health benefits and individuals with cardiovascular conditions should receive tailored advice on how to continue regular physical activity safely. </w:t>
      </w:r>
    </w:p>
    <w:p w14:paraId="7BF795FE" w14:textId="77777777" w:rsidR="00190AE3" w:rsidRDefault="00190AE3" w:rsidP="007E47D9">
      <w:pPr>
        <w:spacing w:line="480" w:lineRule="auto"/>
      </w:pPr>
    </w:p>
    <w:p w14:paraId="5917F696" w14:textId="77777777" w:rsidR="00190AE3" w:rsidRDefault="00190AE3" w:rsidP="00190AE3">
      <w:r>
        <w:t>Figure legends</w:t>
      </w:r>
    </w:p>
    <w:p w14:paraId="075BB4A8" w14:textId="77777777" w:rsidR="00190AE3" w:rsidRDefault="00190AE3" w:rsidP="00190AE3">
      <w:pPr>
        <w:spacing w:line="480" w:lineRule="auto"/>
        <w:rPr>
          <w:rFonts w:cs="Arial"/>
        </w:rPr>
      </w:pPr>
    </w:p>
    <w:p w14:paraId="642E548A" w14:textId="77777777" w:rsidR="00190AE3" w:rsidRDefault="00190AE3" w:rsidP="00190AE3">
      <w:pPr>
        <w:spacing w:line="480" w:lineRule="auto"/>
        <w:rPr>
          <w:rFonts w:cs="Arial"/>
        </w:rPr>
      </w:pPr>
      <w:r>
        <w:rPr>
          <w:rFonts w:cs="Arial"/>
        </w:rPr>
        <w:t xml:space="preserve">Figure 1. </w:t>
      </w:r>
      <w:proofErr w:type="gramStart"/>
      <w:r>
        <w:rPr>
          <w:rFonts w:cs="Arial"/>
        </w:rPr>
        <w:t>Classification of sports.</w:t>
      </w:r>
      <w:proofErr w:type="gramEnd"/>
      <w:r>
        <w:rPr>
          <w:rFonts w:cs="Arial"/>
        </w:rPr>
        <w:t xml:space="preserve"> Classification of sports based on peak static and dynamic components achieved during competition. The lowest cardiovascular demands (cardiac output and blood pressure) are shown in the palest </w:t>
      </w:r>
      <w:proofErr w:type="spellStart"/>
      <w:r>
        <w:rPr>
          <w:rFonts w:cs="Arial"/>
        </w:rPr>
        <w:t>colour</w:t>
      </w:r>
      <w:proofErr w:type="spellEnd"/>
      <w:r>
        <w:rPr>
          <w:rFonts w:cs="Arial"/>
        </w:rPr>
        <w:t xml:space="preserve"> with increasing dynamic load depicted by increasing blue intensity and increasing static load depicted by increasing red intensity. Considerable overlap is appreciated based on the individual athlete’s player position and style of play.</w:t>
      </w:r>
    </w:p>
    <w:p w14:paraId="606E2539" w14:textId="77777777" w:rsidR="00190AE3" w:rsidRDefault="00190AE3" w:rsidP="00190AE3">
      <w:pPr>
        <w:spacing w:line="480" w:lineRule="auto"/>
        <w:rPr>
          <w:rFonts w:cs="Arial"/>
        </w:rPr>
      </w:pPr>
    </w:p>
    <w:p w14:paraId="7C96D58B" w14:textId="77777777" w:rsidR="00190AE3" w:rsidRPr="00B1265D" w:rsidRDefault="00190AE3" w:rsidP="00190AE3">
      <w:pPr>
        <w:spacing w:line="480" w:lineRule="auto"/>
        <w:rPr>
          <w:rFonts w:ascii="Times New Roman" w:hAnsi="Times New Roman" w:cs="Times New Roman"/>
        </w:rPr>
      </w:pPr>
      <w:r>
        <w:rPr>
          <w:rFonts w:cs="Arial"/>
        </w:rPr>
        <w:t>*</w:t>
      </w:r>
      <w:r w:rsidRPr="00FF056E">
        <w:rPr>
          <w:rFonts w:cs="Arial"/>
        </w:rPr>
        <w:t xml:space="preserve">Danger of bodily collision </w:t>
      </w:r>
      <w:r w:rsidRPr="00FF056E">
        <w:rPr>
          <w:rFonts w:ascii="Times New Roman" w:hAnsi="Times New Roman" w:cs="Times New Roman"/>
        </w:rPr>
        <w:t>†</w:t>
      </w:r>
      <w:r w:rsidRPr="00FF056E">
        <w:rPr>
          <w:rFonts w:ascii="Cambria" w:hAnsi="Cambria" w:cs="Arial"/>
          <w:vertAlign w:val="superscript"/>
        </w:rPr>
        <w:t xml:space="preserve"> </w:t>
      </w:r>
      <w:r w:rsidRPr="00FF056E">
        <w:rPr>
          <w:rFonts w:cs="Arial"/>
        </w:rPr>
        <w:t>Increased risk if syncope occurs.</w:t>
      </w:r>
      <w:r>
        <w:rPr>
          <w:rFonts w:cs="Arial"/>
        </w:rPr>
        <w:t xml:space="preserve"> </w:t>
      </w:r>
    </w:p>
    <w:p w14:paraId="418B2D88" w14:textId="77777777" w:rsidR="00190AE3" w:rsidRPr="00FF056E" w:rsidRDefault="00190AE3" w:rsidP="00190AE3">
      <w:pPr>
        <w:spacing w:line="480" w:lineRule="auto"/>
        <w:rPr>
          <w:rFonts w:cs="Arial"/>
        </w:rPr>
      </w:pPr>
    </w:p>
    <w:p w14:paraId="135E93F3" w14:textId="74BCA716" w:rsidR="00190AE3" w:rsidRDefault="00190AE3" w:rsidP="00190AE3">
      <w:pPr>
        <w:spacing w:line="480" w:lineRule="auto"/>
      </w:pPr>
      <w:r>
        <w:t>Reproduced with permission from Levine et al</w:t>
      </w:r>
      <w:r>
        <w:fldChar w:fldCharType="begin">
          <w:fldData xml:space="preserve">PEVuZE5vdGU+PENpdGUgRXhjbHVkZVllYXI9IjEiPjxBdXRob3I+TGV2aW5lPC9BdXRob3I+PFll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</w:fldData>
        </w:fldChar>
      </w:r>
      <w:r>
        <w:instrText xml:space="preserve"> ADDIN EN.CITE </w:instrText>
      </w:r>
      <w:r>
        <w:fldChar w:fldCharType="begin">
          <w:fldData xml:space="preserve">PEVuZE5vdGU+PENpdGUgRXhjbHVkZVllYXI9IjEiPjxBdXRob3I+TGV2aW5lPC9BdXRob3I+PFll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</w:fldData>
        </w:fldChar>
      </w:r>
      <w:r>
        <w:instrText xml:space="preserve"> ADDIN EN.CITE.DATA </w:instrText>
      </w:r>
      <w:r>
        <w:fldChar w:fldCharType="end"/>
      </w:r>
      <w:r>
        <w:fldChar w:fldCharType="separate"/>
      </w:r>
      <w:r w:rsidRPr="00190AE3">
        <w:rPr>
          <w:noProof/>
          <w:vertAlign w:val="superscript"/>
        </w:rPr>
        <w:t>12</w:t>
      </w:r>
      <w:r>
        <w:fldChar w:fldCharType="end"/>
      </w:r>
      <w:r>
        <w:t xml:space="preserve"> </w:t>
      </w:r>
    </w:p>
    <w:p w14:paraId="2E5E8714" w14:textId="77777777" w:rsidR="00190AE3" w:rsidRDefault="00190AE3" w:rsidP="00190AE3">
      <w:pPr>
        <w:spacing w:line="480" w:lineRule="auto"/>
      </w:pPr>
    </w:p>
    <w:p w14:paraId="7B70CDC6" w14:textId="77777777" w:rsidR="00190AE3" w:rsidRDefault="00190AE3" w:rsidP="00190AE3">
      <w:pPr>
        <w:spacing w:line="480" w:lineRule="auto"/>
      </w:pPr>
      <w:r>
        <w:t xml:space="preserve">Figure 2. Differentiating features between physiological cardiac changes and cardiomyopathy in athletes. </w:t>
      </w:r>
    </w:p>
    <w:p w14:paraId="31931805" w14:textId="77777777" w:rsidR="00190AE3" w:rsidRDefault="00190AE3" w:rsidP="00190AE3">
      <w:pPr>
        <w:spacing w:line="480" w:lineRule="auto"/>
        <w:rPr>
          <w:rFonts w:cs="Arial"/>
        </w:rPr>
      </w:pPr>
      <w:r>
        <w:t xml:space="preserve">ARVC, </w:t>
      </w:r>
      <w:proofErr w:type="spellStart"/>
      <w:r>
        <w:t>arrhythmogenic</w:t>
      </w:r>
      <w:proofErr w:type="spellEnd"/>
      <w:r>
        <w:t xml:space="preserve"> right ventricular cardiomyopathy; CMR, cardiac magnetic resonance; DCM, dilated cardiomyopathy; FH, family history; HCM, hypertrophic cardiomyopathy; LBBB, left bundle branch block; LV left ventricle; LVH, left ventricular hypertrophy; LVNC left ventricular non compaction cardiomyopathy; MRI, magnetic resonance imaging; Peak VO2, peak oxygen consumption; RV, right ventricle; RWMA, regional wall motion abnormalities; VT, ventricular tachycardia.</w:t>
      </w:r>
    </w:p>
    <w:p w14:paraId="730D51A7" w14:textId="77777777" w:rsidR="00190AE3" w:rsidRDefault="00190AE3" w:rsidP="00190AE3">
      <w:pPr>
        <w:spacing w:line="480" w:lineRule="auto"/>
        <w:rPr>
          <w:rFonts w:cs="Arial"/>
        </w:rPr>
      </w:pPr>
    </w:p>
    <w:p w14:paraId="61026BB4" w14:textId="30BCBF2B" w:rsidR="00190AE3" w:rsidRDefault="00190AE3" w:rsidP="00190AE3">
      <w:pPr>
        <w:spacing w:line="480" w:lineRule="auto"/>
        <w:rPr>
          <w:rFonts w:cs="Arial"/>
        </w:rPr>
      </w:pPr>
      <w:r>
        <w:rPr>
          <w:rFonts w:cs="Arial"/>
        </w:rPr>
        <w:t>Reproduced with permission from Sharma et al</w:t>
      </w:r>
      <w:r>
        <w:rPr>
          <w:rFonts w:cs="Arial"/>
        </w:rPr>
        <w:fldChar w:fldCharType="begin"/>
      </w:r>
      <w:r>
        <w:rPr>
          <w:rFonts w:cs="Arial"/>
        </w:rPr>
        <w:instrText xml:space="preserve"> ADDIN EN.CITE &lt;EndNote&gt;&lt;Cite ExcludeYear="1"&gt;&lt;Author&gt;Sharma&lt;/Author&gt;&lt;Year&gt;2015&lt;/Year&gt;&lt;IDText&gt;Exercise and the heart: the good, the bad, and the ugly&lt;/IDText&gt;&lt;DisplayText&gt;&lt;style face="superscript"&gt;16&lt;/style&gt;&lt;/DisplayText&gt;&lt;record&gt;&lt;dates&gt;&lt;pub-dates&gt;&lt;date&gt;Apr&lt;/date&gt;&lt;/pub-dates&gt;&lt;year&gt;2015&lt;/year&gt;&lt;/dates&gt;&lt;urls&gt;&lt;related-urls&gt;&lt;url&gt;http://www.ncbi.nlm.nih.gov/pubmed/25839670&lt;/url&gt;&lt;/related-urls&gt;&lt;/urls&gt;&lt;isbn&gt;1522-9645&lt;/isbn&gt;&lt;titles&gt;&lt;title&gt;Exercise and the heart: the good, the bad, and the ugly&lt;/title&gt;&lt;secondary-title&gt;Eur Heart J&lt;/secondary-title&gt;&lt;/titles&gt;&lt;contributors&gt;&lt;authors&gt;&lt;author&gt;Sharma, S.&lt;/author&gt;&lt;author&gt;Merghani, A.&lt;/author&gt;&lt;author&gt;Mont, L.&lt;/author&gt;&lt;/authors&gt;&lt;/contributors&gt;&lt;language&gt;ENG&lt;/language&gt;&lt;added-date format="utc"&gt;1429007295&lt;/added-date&gt;&lt;ref-type name="Journal Article"&gt;17&lt;/ref-type&gt;&lt;rec-number&gt;256&lt;/rec-number&gt;&lt;last-updated-date format="utc"&gt;1463948251&lt;/last-updated-date&gt;&lt;accession-num&gt;25839670&lt;/accession-num&gt;&lt;electronic-resource-num&gt;10.1093/eurheartj/ehv090&lt;/electronic-resource-num&gt;&lt;/record&gt;&lt;/Cite&gt;&lt;/EndNote&gt;</w:instrText>
      </w:r>
      <w:r>
        <w:rPr>
          <w:rFonts w:cs="Arial"/>
        </w:rPr>
        <w:fldChar w:fldCharType="separate"/>
      </w:r>
      <w:r w:rsidRPr="00190AE3">
        <w:rPr>
          <w:rFonts w:cs="Arial"/>
          <w:noProof/>
          <w:vertAlign w:val="superscript"/>
        </w:rPr>
        <w:t>16</w:t>
      </w:r>
      <w:r>
        <w:rPr>
          <w:rFonts w:cs="Arial"/>
        </w:rPr>
        <w:fldChar w:fldCharType="end"/>
      </w:r>
      <w:r>
        <w:rPr>
          <w:rFonts w:cs="Arial"/>
        </w:rPr>
        <w:t xml:space="preserve">. </w:t>
      </w:r>
    </w:p>
    <w:p w14:paraId="34EAB1EE" w14:textId="77777777" w:rsidR="00190AE3" w:rsidRDefault="00190AE3" w:rsidP="00190AE3">
      <w:pPr>
        <w:spacing w:line="480" w:lineRule="auto"/>
        <w:rPr>
          <w:rFonts w:cs="Arial"/>
        </w:rPr>
      </w:pPr>
    </w:p>
    <w:p w14:paraId="2AB8D3A0" w14:textId="77777777" w:rsidR="00190AE3" w:rsidRDefault="00190AE3" w:rsidP="00190AE3">
      <w:pPr>
        <w:pStyle w:val="Header"/>
        <w:spacing w:line="480" w:lineRule="auto"/>
      </w:pPr>
      <w:r>
        <w:t xml:space="preserve">Figure 3. </w:t>
      </w:r>
      <w:proofErr w:type="gramStart"/>
      <w:r>
        <w:t>Investigation of athletes with premature ventricular complexes.</w:t>
      </w:r>
      <w:proofErr w:type="gramEnd"/>
    </w:p>
    <w:p w14:paraId="0F9B64A4" w14:textId="77777777" w:rsidR="00190AE3" w:rsidRDefault="00190AE3" w:rsidP="00190AE3">
      <w:pPr>
        <w:pStyle w:val="Header"/>
        <w:spacing w:line="480" w:lineRule="auto"/>
      </w:pPr>
      <w:r>
        <w:t xml:space="preserve">ARVC, </w:t>
      </w:r>
      <w:proofErr w:type="spellStart"/>
      <w:r w:rsidRPr="005B70D5">
        <w:rPr>
          <w:rFonts w:cs="Arial"/>
        </w:rPr>
        <w:t>arrhythmogenic</w:t>
      </w:r>
      <w:proofErr w:type="spellEnd"/>
      <w:r w:rsidRPr="005B70D5">
        <w:rPr>
          <w:rFonts w:cs="Arial"/>
        </w:rPr>
        <w:t xml:space="preserve"> right ventricular cardiomyopathy</w:t>
      </w:r>
      <w:r>
        <w:t xml:space="preserve">; CMR, cardiac magnetic resonance; CPVT, </w:t>
      </w:r>
      <w:proofErr w:type="spellStart"/>
      <w:r w:rsidRPr="005B70D5">
        <w:rPr>
          <w:rFonts w:cs="Arial"/>
        </w:rPr>
        <w:t>catecholaminergic</w:t>
      </w:r>
      <w:proofErr w:type="spellEnd"/>
      <w:r w:rsidRPr="005B70D5">
        <w:rPr>
          <w:rFonts w:cs="Arial"/>
        </w:rPr>
        <w:t xml:space="preserve"> polymorphic ventricular tachycardia</w:t>
      </w:r>
      <w:r>
        <w:t>; CT, computed tomography; ECG, electrocardiogram; HCM, hypertrophic cardiomyopathy; NSVT, non-sustained ventricular tachycardia; PVC, premature ventricular complexes; RVOT, right ventricular outflow tract.</w:t>
      </w:r>
    </w:p>
    <w:p w14:paraId="57708DF1" w14:textId="77777777" w:rsidR="00190AE3" w:rsidRDefault="00190AE3" w:rsidP="00190AE3">
      <w:pPr>
        <w:spacing w:line="480" w:lineRule="auto"/>
        <w:rPr>
          <w:rFonts w:cs="Arial"/>
        </w:rPr>
      </w:pPr>
    </w:p>
    <w:p w14:paraId="14023065" w14:textId="77777777" w:rsidR="00190AE3" w:rsidRDefault="00190AE3" w:rsidP="00190AE3">
      <w:pPr>
        <w:spacing w:line="480" w:lineRule="auto"/>
        <w:rPr>
          <w:rFonts w:cs="Arial"/>
        </w:rPr>
      </w:pPr>
      <w:r>
        <w:rPr>
          <w:rFonts w:cs="Arial"/>
        </w:rPr>
        <w:t xml:space="preserve">Figure 4. Recommendations regarding competitive sports participation in patients with </w:t>
      </w:r>
      <w:proofErr w:type="spellStart"/>
      <w:r>
        <w:rPr>
          <w:rFonts w:cs="Arial"/>
        </w:rPr>
        <w:t>valvular</w:t>
      </w:r>
      <w:proofErr w:type="spellEnd"/>
      <w:r>
        <w:rPr>
          <w:rFonts w:cs="Arial"/>
        </w:rPr>
        <w:t xml:space="preserve"> heart disease.</w:t>
      </w:r>
    </w:p>
    <w:p w14:paraId="33073E00" w14:textId="77777777" w:rsidR="00190AE3" w:rsidRDefault="00190AE3" w:rsidP="00190AE3">
      <w:pPr>
        <w:spacing w:line="480" w:lineRule="auto"/>
        <w:rPr>
          <w:rFonts w:cs="Arial"/>
        </w:rPr>
      </w:pPr>
      <w:r>
        <w:rPr>
          <w:rFonts w:cs="Arial"/>
        </w:rPr>
        <w:lastRenderedPageBreak/>
        <w:t>AF, atrial fibrillation; AR, aortic regurgitation; AS, aortic stenosis; AV, aortic valve; EF, ejection fraction; LA, left atrium; LV, left ventricle; MR, mitral regurgitation; MS, mitral stenosis; MV, mitral valve.</w:t>
      </w:r>
    </w:p>
    <w:p w14:paraId="37E25F64" w14:textId="77777777" w:rsidR="00190AE3" w:rsidRDefault="00190AE3" w:rsidP="00190AE3">
      <w:pPr>
        <w:spacing w:line="480" w:lineRule="auto"/>
        <w:rPr>
          <w:rFonts w:cs="Arial"/>
        </w:rPr>
      </w:pPr>
    </w:p>
    <w:p w14:paraId="02724D8F" w14:textId="77777777" w:rsidR="00190AE3" w:rsidRPr="0046746C" w:rsidRDefault="00190AE3" w:rsidP="00190AE3">
      <w:pPr>
        <w:spacing w:line="480" w:lineRule="auto"/>
        <w:rPr>
          <w:rFonts w:cs="Arial"/>
          <w:lang w:val="en-GB"/>
        </w:rPr>
      </w:pPr>
      <w:r w:rsidRPr="0046746C">
        <w:rPr>
          <w:rFonts w:cs="Arial"/>
          <w:vertAlign w:val="superscript"/>
        </w:rPr>
        <w:t>¶</w:t>
      </w:r>
      <w:r w:rsidRPr="0046746C">
        <w:rPr>
          <w:rFonts w:cs="Arial"/>
        </w:rPr>
        <w:t xml:space="preserve">Satisfactory exercise capacity without symptoms, ST depression, ventricular </w:t>
      </w:r>
      <w:proofErr w:type="spellStart"/>
      <w:r w:rsidRPr="0046746C">
        <w:rPr>
          <w:rFonts w:cs="Arial"/>
        </w:rPr>
        <w:t>tachyarrhythmias</w:t>
      </w:r>
      <w:proofErr w:type="spellEnd"/>
      <w:r w:rsidRPr="0046746C">
        <w:rPr>
          <w:rFonts w:cs="Arial"/>
        </w:rPr>
        <w:t xml:space="preserve"> and normal blood pressure response.</w:t>
      </w:r>
    </w:p>
    <w:p w14:paraId="76160C56" w14:textId="77777777" w:rsidR="00190AE3" w:rsidRPr="0046746C" w:rsidRDefault="00190AE3" w:rsidP="00190AE3">
      <w:pPr>
        <w:spacing w:line="480" w:lineRule="auto"/>
        <w:rPr>
          <w:rFonts w:cs="Arial"/>
          <w:lang w:val="en-GB"/>
        </w:rPr>
      </w:pPr>
      <w:r w:rsidRPr="0046746C">
        <w:rPr>
          <w:rFonts w:cs="Arial"/>
          <w:vertAlign w:val="superscript"/>
        </w:rPr>
        <w:t xml:space="preserve">§ </w:t>
      </w:r>
      <w:proofErr w:type="gramStart"/>
      <w:r w:rsidRPr="0046746C">
        <w:rPr>
          <w:rFonts w:cs="Arial"/>
        </w:rPr>
        <w:t>left</w:t>
      </w:r>
      <w:proofErr w:type="gramEnd"/>
      <w:r w:rsidRPr="0046746C">
        <w:rPr>
          <w:rFonts w:cs="Arial"/>
        </w:rPr>
        <w:t xml:space="preserve"> ventricular end-systolic dimension (LVESD) &lt;50 mm in men, &lt;40 mm in women, or &lt;25mm/m</w:t>
      </w:r>
      <w:r w:rsidRPr="0046746C">
        <w:rPr>
          <w:rFonts w:cs="Arial"/>
          <w:vertAlign w:val="superscript"/>
        </w:rPr>
        <w:t>2</w:t>
      </w:r>
      <w:r w:rsidRPr="0046746C">
        <w:rPr>
          <w:rFonts w:cs="Arial"/>
        </w:rPr>
        <w:t xml:space="preserve"> either sex</w:t>
      </w:r>
    </w:p>
    <w:p w14:paraId="46E43196" w14:textId="77777777" w:rsidR="00190AE3" w:rsidRPr="0046746C" w:rsidRDefault="00190AE3" w:rsidP="00190AE3">
      <w:pPr>
        <w:spacing w:line="480" w:lineRule="auto"/>
        <w:rPr>
          <w:rFonts w:cs="Arial"/>
          <w:lang w:val="en-GB"/>
        </w:rPr>
      </w:pPr>
      <w:r w:rsidRPr="0046746C">
        <w:rPr>
          <w:rFonts w:cs="Arial"/>
        </w:rPr>
        <w:t>*</w:t>
      </w:r>
      <w:proofErr w:type="gramStart"/>
      <w:r w:rsidRPr="0046746C">
        <w:rPr>
          <w:rFonts w:cs="Arial"/>
        </w:rPr>
        <w:t>left</w:t>
      </w:r>
      <w:proofErr w:type="gramEnd"/>
      <w:r w:rsidRPr="0046746C">
        <w:rPr>
          <w:rFonts w:cs="Arial"/>
        </w:rPr>
        <w:t xml:space="preserve"> ventricular end-diastolic dimension (LVEDD) &lt;60 mm or &lt;35 mm/m</w:t>
      </w:r>
      <w:r w:rsidRPr="0046746C">
        <w:rPr>
          <w:rFonts w:cs="Arial"/>
          <w:vertAlign w:val="superscript"/>
        </w:rPr>
        <w:t>2</w:t>
      </w:r>
      <w:r w:rsidRPr="0046746C">
        <w:rPr>
          <w:rFonts w:cs="Arial"/>
        </w:rPr>
        <w:t xml:space="preserve"> in men or &lt;40 mm/m</w:t>
      </w:r>
      <w:r w:rsidRPr="0046746C">
        <w:rPr>
          <w:rFonts w:cs="Arial"/>
          <w:vertAlign w:val="superscript"/>
        </w:rPr>
        <w:t>2</w:t>
      </w:r>
      <w:r w:rsidRPr="0046746C">
        <w:rPr>
          <w:rFonts w:cs="Arial"/>
        </w:rPr>
        <w:t xml:space="preserve"> in women</w:t>
      </w:r>
    </w:p>
    <w:p w14:paraId="3B4F1917" w14:textId="77777777" w:rsidR="00190AE3" w:rsidRPr="0046746C" w:rsidRDefault="00190AE3" w:rsidP="00190AE3">
      <w:pPr>
        <w:spacing w:line="480" w:lineRule="auto"/>
        <w:rPr>
          <w:rFonts w:cs="Arial"/>
          <w:lang w:val="en-GB"/>
        </w:rPr>
      </w:pPr>
      <w:r w:rsidRPr="0046746C">
        <w:rPr>
          <w:rFonts w:cs="Arial"/>
          <w:vertAlign w:val="superscript"/>
        </w:rPr>
        <w:t>†</w:t>
      </w:r>
      <w:proofErr w:type="gramStart"/>
      <w:r w:rsidRPr="0046746C">
        <w:rPr>
          <w:rFonts w:cs="Arial"/>
        </w:rPr>
        <w:t>left</w:t>
      </w:r>
      <w:proofErr w:type="gramEnd"/>
      <w:r w:rsidRPr="0046746C">
        <w:rPr>
          <w:rFonts w:cs="Arial"/>
        </w:rPr>
        <w:t xml:space="preserve"> ventricular end-diastolic dimension (LVEDD) ≥65 mm or ≥35.3 mm/m</w:t>
      </w:r>
      <w:r w:rsidRPr="0046746C">
        <w:rPr>
          <w:rFonts w:cs="Arial"/>
          <w:vertAlign w:val="superscript"/>
        </w:rPr>
        <w:t>2</w:t>
      </w:r>
      <w:r w:rsidRPr="0046746C">
        <w:rPr>
          <w:rFonts w:cs="Arial"/>
        </w:rPr>
        <w:t xml:space="preserve"> in men or ≥40 mm/m</w:t>
      </w:r>
      <w:r w:rsidRPr="0046746C">
        <w:rPr>
          <w:rFonts w:cs="Arial"/>
          <w:vertAlign w:val="superscript"/>
        </w:rPr>
        <w:t>2</w:t>
      </w:r>
      <w:r w:rsidRPr="0046746C">
        <w:rPr>
          <w:rFonts w:cs="Arial"/>
        </w:rPr>
        <w:t xml:space="preserve"> in women</w:t>
      </w:r>
    </w:p>
    <w:p w14:paraId="648259C6" w14:textId="77777777" w:rsidR="00190AE3" w:rsidRPr="0046746C" w:rsidRDefault="00190AE3" w:rsidP="00190AE3">
      <w:pPr>
        <w:spacing w:line="480" w:lineRule="auto"/>
        <w:rPr>
          <w:rFonts w:cs="Arial"/>
          <w:lang w:val="en-GB"/>
        </w:rPr>
      </w:pPr>
      <w:r w:rsidRPr="0046746C">
        <w:rPr>
          <w:rFonts w:cs="Arial"/>
          <w:vertAlign w:val="superscript"/>
        </w:rPr>
        <w:t>‡</w:t>
      </w:r>
      <w:proofErr w:type="gramStart"/>
      <w:r w:rsidRPr="0046746C">
        <w:rPr>
          <w:rFonts w:cs="Arial"/>
        </w:rPr>
        <w:t>ejection</w:t>
      </w:r>
      <w:proofErr w:type="gramEnd"/>
      <w:r w:rsidRPr="0046746C">
        <w:rPr>
          <w:rFonts w:cs="Arial"/>
        </w:rPr>
        <w:t xml:space="preserve"> fraction (EF) &lt;60% or left ventricular end-systolic dimension (LVESD) &gt;40 mm </w:t>
      </w:r>
      <w:r w:rsidRPr="0046746C">
        <w:rPr>
          <w:rFonts w:cs="Arial"/>
          <w:lang w:val="en-GB"/>
        </w:rPr>
        <w:t xml:space="preserve"> </w:t>
      </w:r>
    </w:p>
    <w:p w14:paraId="77BAF9A3" w14:textId="77777777" w:rsidR="00190AE3" w:rsidRDefault="00190AE3" w:rsidP="00190AE3">
      <w:pPr>
        <w:spacing w:line="480" w:lineRule="auto"/>
        <w:rPr>
          <w:rFonts w:cs="Arial"/>
        </w:rPr>
      </w:pPr>
    </w:p>
    <w:p w14:paraId="5B07D3F4" w14:textId="207CEC4E" w:rsidR="00190AE3" w:rsidRDefault="00190AE3" w:rsidP="00190AE3">
      <w:pPr>
        <w:spacing w:line="480" w:lineRule="auto"/>
        <w:rPr>
          <w:rFonts w:cs="Arial"/>
        </w:rPr>
      </w:pPr>
      <w:r>
        <w:rPr>
          <w:rFonts w:cs="Arial"/>
        </w:rPr>
        <w:t>Cardiac 5-chamber view figure reproduced with permission from Bertrand et al</w:t>
      </w:r>
      <w:r>
        <w:rPr>
          <w:rFonts w:cs="Arial"/>
        </w:rPr>
        <w:fldChar w:fldCharType="begin"/>
      </w:r>
      <w:r w:rsidR="00C67218">
        <w:rPr>
          <w:rFonts w:cs="Arial"/>
        </w:rPr>
        <w:instrText xml:space="preserve"> ADDIN EN.CITE &lt;EndNote&gt;&lt;Cite ExcludeYear="1"&gt;&lt;Author&gt;Bertrand&lt;/Author&gt;&lt;Year&gt;2014&lt;/Year&gt;&lt;IDText&gt;Etiology and relevance of the figure-of-eight artifact on echocardiography after percutaneous left atrial appendage closure with the Amplatzer Cardiac Plug&lt;/IDText&gt;&lt;DisplayText&gt;&lt;style face="superscript"&gt;67&lt;/style&gt;&lt;/DisplayText&gt;&lt;record&gt;&lt;dates&gt;&lt;pub-dates&gt;&lt;date&gt;Mar&lt;/date&gt;&lt;/pub-dates&gt;&lt;year&gt;2014&lt;/year&gt;&lt;/dates&gt;&lt;keywords&gt;&lt;keyword&gt;Artifacts&lt;/keyword&gt;&lt;keyword&gt;Atrial Appendage&lt;/keyword&gt;&lt;keyword&gt;Atrial Fibrillation&lt;/keyword&gt;&lt;keyword&gt;Echocardiography, Transesophageal&lt;/keyword&gt;&lt;keyword&gt;Female&lt;/keyword&gt;&lt;keyword&gt;Humans&lt;/keyword&gt;&lt;keyword&gt;Image Enhancement&lt;/keyword&gt;&lt;keyword&gt;Male&lt;/keyword&gt;&lt;keyword&gt;Reproducibility of Results&lt;/keyword&gt;&lt;keyword&gt;Sensitivity and Specificity&lt;/keyword&gt;&lt;keyword&gt;Septal Occluder Device&lt;/keyword&gt;&lt;/keywords&gt;&lt;urls&gt;&lt;related-urls&gt;&lt;url&gt;http://www.ncbi.nlm.nih.gov/pubmed/24345632&lt;/url&gt;&lt;/related-urls&gt;&lt;/urls&gt;&lt;isbn&gt;1097-6795&lt;/isbn&gt;&lt;titles&gt;&lt;title&gt;Etiology and relevance of the figure-of-eight artifact on echocardiography after percutaneous left atrial appendage closure with the Amplatzer Cardiac Plug&lt;/title&gt;&lt;secondary-title&gt;J Am Soc Echocardiogr&lt;/secondary-title&gt;&lt;/titles&gt;&lt;pages&gt;323-8.e1&lt;/pages&gt;&lt;number&gt;3&lt;/number&gt;&lt;contributors&gt;&lt;authors&gt;&lt;author&gt;Bertrand, P. B.&lt;/author&gt;&lt;author&gt;Grieten, L.&lt;/author&gt;&lt;author&gt;De Meester, P.&lt;/author&gt;&lt;author&gt;Verbrugge, F. H.&lt;/author&gt;&lt;author&gt;Mullens, W.&lt;/author&gt;&lt;author&gt;Verhaert, D.&lt;/author&gt;&lt;author&gt;Rivero-Ayerza, M.&lt;/author&gt;&lt;author&gt;Budts, W.&lt;/author&gt;&lt;author&gt;Vandervoort, P. M.&lt;/author&gt;&lt;/authors&gt;&lt;/contributors&gt;&lt;language&gt;eng&lt;/language&gt;&lt;added-date format="utc"&gt;1464783942&lt;/added-date&gt;&lt;ref-type name="Journal Article"&gt;17&lt;/ref-type&gt;&lt;rec-number&gt;422&lt;/rec-number&gt;&lt;last-updated-date format="utc"&gt;1464783942&lt;/last-updated-date&gt;&lt;accession-num&gt;24345632&lt;/accession-num&gt;&lt;electronic-resource-num&gt;10.1016/j.echo.2013.11.001&lt;/electronic-resource-num&gt;&lt;volume&gt;27&lt;/volume&gt;&lt;/record&gt;&lt;/Cite&gt;&lt;/EndNote&gt;</w:instrText>
      </w:r>
      <w:r>
        <w:rPr>
          <w:rFonts w:cs="Arial"/>
        </w:rPr>
        <w:fldChar w:fldCharType="separate"/>
      </w:r>
      <w:r w:rsidR="00C67218" w:rsidRPr="00C67218">
        <w:rPr>
          <w:rFonts w:cs="Arial"/>
          <w:noProof/>
          <w:vertAlign w:val="superscript"/>
        </w:rPr>
        <w:t>67</w:t>
      </w:r>
      <w:r>
        <w:rPr>
          <w:rFonts w:cs="Arial"/>
        </w:rPr>
        <w:fldChar w:fldCharType="end"/>
      </w:r>
      <w:r>
        <w:rPr>
          <w:rFonts w:cs="Arial"/>
        </w:rPr>
        <w:t xml:space="preserve">. </w:t>
      </w:r>
    </w:p>
    <w:p w14:paraId="565B2DA7" w14:textId="77777777" w:rsidR="00190AE3" w:rsidRDefault="00190AE3" w:rsidP="00190AE3">
      <w:pPr>
        <w:spacing w:line="480" w:lineRule="auto"/>
        <w:rPr>
          <w:rFonts w:cs="Arial"/>
        </w:rPr>
      </w:pPr>
    </w:p>
    <w:p w14:paraId="02F33CBC" w14:textId="77777777" w:rsidR="00190AE3" w:rsidRPr="005B70D5" w:rsidRDefault="00190AE3" w:rsidP="00190AE3">
      <w:pPr>
        <w:spacing w:line="480" w:lineRule="auto"/>
        <w:rPr>
          <w:rFonts w:cs="Arial"/>
          <w:lang w:val="en-GB"/>
        </w:rPr>
      </w:pPr>
      <w:r>
        <w:rPr>
          <w:rFonts w:cs="Arial"/>
        </w:rPr>
        <w:t xml:space="preserve">Figure 5. </w:t>
      </w:r>
      <w:r w:rsidRPr="005B70D5">
        <w:rPr>
          <w:rFonts w:cs="Arial"/>
          <w:lang w:val="en-GB"/>
        </w:rPr>
        <w:t xml:space="preserve">Diagnosis and management algorithm for athletes </w:t>
      </w:r>
      <w:r>
        <w:rPr>
          <w:rFonts w:cs="Arial"/>
          <w:lang w:val="en-GB"/>
        </w:rPr>
        <w:t xml:space="preserve">with cardiovascular conditions </w:t>
      </w:r>
      <w:proofErr w:type="gramStart"/>
      <w:r>
        <w:rPr>
          <w:rFonts w:cs="Arial"/>
          <w:lang w:val="en-GB"/>
        </w:rPr>
        <w:t>including</w:t>
      </w:r>
      <w:r w:rsidRPr="005B70D5">
        <w:rPr>
          <w:rFonts w:cs="Arial"/>
          <w:lang w:val="en-GB"/>
        </w:rPr>
        <w:t xml:space="preserve"> which</w:t>
      </w:r>
      <w:proofErr w:type="gramEnd"/>
      <w:r w:rsidRPr="005B70D5">
        <w:rPr>
          <w:rFonts w:cs="Arial"/>
          <w:lang w:val="en-GB"/>
        </w:rPr>
        <w:t xml:space="preserve"> patients benefit from referral to tertiary level specialist centres.</w:t>
      </w:r>
    </w:p>
    <w:p w14:paraId="486D9C56" w14:textId="77777777" w:rsidR="00190AE3" w:rsidRPr="005B70D5" w:rsidRDefault="00190AE3" w:rsidP="00190AE3">
      <w:pPr>
        <w:spacing w:line="480" w:lineRule="auto"/>
        <w:rPr>
          <w:rFonts w:cs="Arial"/>
          <w:lang w:val="en-GB"/>
        </w:rPr>
      </w:pPr>
      <w:r w:rsidRPr="005B70D5">
        <w:rPr>
          <w:rFonts w:cs="Arial"/>
        </w:rPr>
        <w:t xml:space="preserve">AF, atrial fibrillation; ARVC, </w:t>
      </w:r>
      <w:proofErr w:type="spellStart"/>
      <w:r w:rsidRPr="005B70D5">
        <w:rPr>
          <w:rFonts w:cs="Arial"/>
        </w:rPr>
        <w:t>arrhythmogenic</w:t>
      </w:r>
      <w:proofErr w:type="spellEnd"/>
      <w:r w:rsidRPr="005B70D5">
        <w:rPr>
          <w:rFonts w:cs="Arial"/>
        </w:rPr>
        <w:t xml:space="preserve"> right ventricular cardiomyopathy; </w:t>
      </w:r>
      <w:proofErr w:type="spellStart"/>
      <w:r w:rsidRPr="005B70D5">
        <w:rPr>
          <w:rFonts w:cs="Arial"/>
        </w:rPr>
        <w:t>BrS</w:t>
      </w:r>
      <w:proofErr w:type="spellEnd"/>
      <w:r w:rsidRPr="005B70D5">
        <w:rPr>
          <w:rFonts w:cs="Arial"/>
        </w:rPr>
        <w:t xml:space="preserve">, </w:t>
      </w:r>
      <w:proofErr w:type="spellStart"/>
      <w:r w:rsidRPr="005B70D5">
        <w:rPr>
          <w:rFonts w:cs="Arial"/>
        </w:rPr>
        <w:t>Brugada</w:t>
      </w:r>
      <w:proofErr w:type="spellEnd"/>
      <w:r w:rsidRPr="005B70D5">
        <w:rPr>
          <w:rFonts w:cs="Arial"/>
        </w:rPr>
        <w:t xml:space="preserve"> syndrome; CAD, coronary artery </w:t>
      </w:r>
      <w:proofErr w:type="spellStart"/>
      <w:r w:rsidRPr="005B70D5">
        <w:rPr>
          <w:rFonts w:cs="Arial"/>
        </w:rPr>
        <w:t>diseease</w:t>
      </w:r>
      <w:proofErr w:type="spellEnd"/>
      <w:r w:rsidRPr="005B70D5">
        <w:rPr>
          <w:rFonts w:cs="Arial"/>
        </w:rPr>
        <w:t xml:space="preserve">; CPVT, </w:t>
      </w:r>
      <w:proofErr w:type="spellStart"/>
      <w:r w:rsidRPr="005B70D5">
        <w:rPr>
          <w:rFonts w:cs="Arial"/>
        </w:rPr>
        <w:t>catecholaminergic</w:t>
      </w:r>
      <w:proofErr w:type="spellEnd"/>
      <w:r w:rsidRPr="005B70D5">
        <w:rPr>
          <w:rFonts w:cs="Arial"/>
        </w:rPr>
        <w:t xml:space="preserve"> polymorphic ventricular tachycardia; DCM, dilated cardiomyopathy; ECG, electrocardiogram; EP, electrophysiological; G+/P-, genotype-</w:t>
      </w:r>
      <w:r w:rsidRPr="005B70D5">
        <w:rPr>
          <w:rFonts w:cs="Arial"/>
        </w:rPr>
        <w:lastRenderedPageBreak/>
        <w:t>positive</w:t>
      </w:r>
      <w:r>
        <w:rPr>
          <w:rFonts w:cs="Arial"/>
        </w:rPr>
        <w:t>/</w:t>
      </w:r>
      <w:r w:rsidRPr="005B70D5">
        <w:rPr>
          <w:rFonts w:cs="Arial"/>
        </w:rPr>
        <w:t xml:space="preserve">phenotype-negative; ICD, implantable </w:t>
      </w:r>
      <w:proofErr w:type="spellStart"/>
      <w:r w:rsidRPr="005B70D5">
        <w:rPr>
          <w:rFonts w:cs="Arial"/>
        </w:rPr>
        <w:t>cardioverter</w:t>
      </w:r>
      <w:proofErr w:type="spellEnd"/>
      <w:r w:rsidRPr="005B70D5">
        <w:rPr>
          <w:rFonts w:cs="Arial"/>
        </w:rPr>
        <w:t>-defibrillator; LQT, long QT syndrome; LQT1, long QT syndrome type 1; LVNC, left ventricular non-compaction; MRI, magnetic resonance imaging; SCD, sudden cardiac death; WPW, Wolff-Parkinson-White syndrome.</w:t>
      </w:r>
      <w:r w:rsidRPr="005B70D5">
        <w:rPr>
          <w:rFonts w:cs="Arial"/>
          <w:lang w:val="en-GB"/>
        </w:rPr>
        <w:t xml:space="preserve"> </w:t>
      </w:r>
    </w:p>
    <w:p w14:paraId="3013773F" w14:textId="77777777" w:rsidR="00190AE3" w:rsidRDefault="00190AE3" w:rsidP="00190AE3">
      <w:pPr>
        <w:spacing w:line="480" w:lineRule="auto"/>
        <w:rPr>
          <w:rFonts w:cs="Arial"/>
        </w:rPr>
      </w:pPr>
    </w:p>
    <w:p w14:paraId="75D27ADC" w14:textId="77777777" w:rsidR="00190AE3" w:rsidRDefault="00190AE3" w:rsidP="00190AE3">
      <w:pPr>
        <w:spacing w:line="480" w:lineRule="auto"/>
        <w:rPr>
          <w:rFonts w:cs="Arial"/>
        </w:rPr>
      </w:pPr>
      <w:r>
        <w:rPr>
          <w:rFonts w:cs="Arial"/>
        </w:rPr>
        <w:t xml:space="preserve">Figure 6. </w:t>
      </w:r>
      <w:proofErr w:type="gramStart"/>
      <w:r>
        <w:rPr>
          <w:rFonts w:cs="Arial"/>
        </w:rPr>
        <w:t>Practical exercise advice for individuals with cardiovascular conditions.</w:t>
      </w:r>
      <w:proofErr w:type="gramEnd"/>
      <w:r>
        <w:rPr>
          <w:rFonts w:cs="Arial"/>
        </w:rPr>
        <w:t xml:space="preserve"> </w:t>
      </w:r>
    </w:p>
    <w:p w14:paraId="6442287C" w14:textId="77777777" w:rsidR="00190AE3" w:rsidRDefault="00190AE3" w:rsidP="007E47D9">
      <w:pPr>
        <w:spacing w:line="480" w:lineRule="auto"/>
      </w:pPr>
    </w:p>
    <w:p w14:paraId="7EF83658" w14:textId="77777777" w:rsidR="00C073B4" w:rsidRDefault="00C073B4" w:rsidP="007E47D9">
      <w:pPr>
        <w:spacing w:line="480" w:lineRule="auto"/>
        <w:rPr>
          <w:rFonts w:cs="Arial"/>
        </w:rPr>
      </w:pPr>
    </w:p>
    <w:p w14:paraId="1D018AC0" w14:textId="5F34A929" w:rsidR="00B93C8E" w:rsidRPr="00B93C8E" w:rsidRDefault="00B93C8E" w:rsidP="007E47D9">
      <w:pPr>
        <w:spacing w:line="480" w:lineRule="auto"/>
        <w:rPr>
          <w:rFonts w:cs="Arial"/>
          <w:b/>
        </w:rPr>
      </w:pPr>
      <w:r w:rsidRPr="00B93C8E">
        <w:rPr>
          <w:rFonts w:cs="Arial"/>
          <w:b/>
        </w:rPr>
        <w:t>References</w:t>
      </w:r>
    </w:p>
    <w:p w14:paraId="2B74F32A" w14:textId="77777777" w:rsidR="002078ED" w:rsidRDefault="002078ED" w:rsidP="007E47D9">
      <w:pPr>
        <w:spacing w:line="480" w:lineRule="auto"/>
        <w:rPr>
          <w:rFonts w:cs="Arial"/>
        </w:rPr>
      </w:pPr>
    </w:p>
    <w:p w14:paraId="125097B5" w14:textId="77777777" w:rsidR="00C67218" w:rsidRPr="00C67218" w:rsidRDefault="002078ED" w:rsidP="00C67218">
      <w:pPr>
        <w:pStyle w:val="EndNoteBibliography"/>
        <w:ind w:left="720" w:hanging="720"/>
        <w:rPr>
          <w:noProof/>
        </w:rPr>
      </w:pPr>
      <w:r>
        <w:rPr>
          <w:rFonts w:cs="Arial"/>
        </w:rPr>
        <w:fldChar w:fldCharType="begin"/>
      </w:r>
      <w:r>
        <w:rPr>
          <w:rFonts w:cs="Arial"/>
        </w:rPr>
        <w:instrText xml:space="preserve"> ADDIN EN.REFLIST </w:instrText>
      </w:r>
      <w:r>
        <w:rPr>
          <w:rFonts w:cs="Arial"/>
        </w:rPr>
        <w:fldChar w:fldCharType="separate"/>
      </w:r>
      <w:r w:rsidR="00C67218" w:rsidRPr="00C67218">
        <w:rPr>
          <w:noProof/>
        </w:rPr>
        <w:t xml:space="preserve">1. Nocon M, Hiemann T, Muller-Riemenschneider F, et al. Association of physical activity with all-cause and cardiovascular mortality: a systematic review and meta-analysis. </w:t>
      </w:r>
      <w:r w:rsidR="00C67218" w:rsidRPr="00C67218">
        <w:rPr>
          <w:i/>
          <w:noProof/>
        </w:rPr>
        <w:t>Eur J Cardiovasc Prev Rehabil</w:t>
      </w:r>
      <w:r w:rsidR="00C67218" w:rsidRPr="00C67218">
        <w:rPr>
          <w:noProof/>
        </w:rPr>
        <w:t xml:space="preserve"> 2008;15(3):239-46. doi: 10.1097/HJR.0b013e3282f55e09 [published Online First: 2008/06/06]</w:t>
      </w:r>
    </w:p>
    <w:p w14:paraId="6D500BB4" w14:textId="77777777" w:rsidR="00C67218" w:rsidRPr="00C67218" w:rsidRDefault="00C67218" w:rsidP="00C67218">
      <w:pPr>
        <w:pStyle w:val="EndNoteBibliography"/>
        <w:ind w:left="720" w:hanging="720"/>
        <w:rPr>
          <w:noProof/>
        </w:rPr>
      </w:pPr>
      <w:r w:rsidRPr="00C67218">
        <w:rPr>
          <w:noProof/>
        </w:rPr>
        <w:t xml:space="preserve">2. Moore SC, Lee IM, Weiderpass E, et al. Association of Leisure-Time Physical Activity With Risk of 26 Types of Cancer in 1.44 Million Adults. </w:t>
      </w:r>
      <w:r w:rsidRPr="00C67218">
        <w:rPr>
          <w:i/>
          <w:noProof/>
        </w:rPr>
        <w:t>JAMA Intern Med</w:t>
      </w:r>
      <w:r w:rsidRPr="00C67218">
        <w:rPr>
          <w:noProof/>
        </w:rPr>
        <w:t xml:space="preserve"> 2016 doi: 10.1001/jamainternmed.2016.1548</w:t>
      </w:r>
    </w:p>
    <w:p w14:paraId="06755B17" w14:textId="77777777" w:rsidR="00C67218" w:rsidRPr="00C67218" w:rsidRDefault="00C67218" w:rsidP="00C67218">
      <w:pPr>
        <w:pStyle w:val="EndNoteBibliography"/>
        <w:ind w:left="720" w:hanging="720"/>
        <w:rPr>
          <w:noProof/>
        </w:rPr>
      </w:pPr>
      <w:r w:rsidRPr="00C67218">
        <w:rPr>
          <w:noProof/>
        </w:rPr>
        <w:t xml:space="preserve">3. McTiernan A, Kooperberg C, White E, et al. Recreational physical activity and the risk of breast cancer in postmenopausal women: the Women's Health Initiative Cohort Study. </w:t>
      </w:r>
      <w:r w:rsidRPr="00C67218">
        <w:rPr>
          <w:i/>
          <w:noProof/>
        </w:rPr>
        <w:t>JAMA</w:t>
      </w:r>
      <w:r w:rsidRPr="00C67218">
        <w:rPr>
          <w:noProof/>
        </w:rPr>
        <w:t xml:space="preserve"> 2003;290(10):1331-6. doi: 10.1001/jama.290.10.1331 [published Online First: 2003/09/11]</w:t>
      </w:r>
    </w:p>
    <w:p w14:paraId="73CAD714" w14:textId="77777777" w:rsidR="00C67218" w:rsidRPr="00C67218" w:rsidRDefault="00C67218" w:rsidP="00C67218">
      <w:pPr>
        <w:pStyle w:val="EndNoteBibliography"/>
        <w:ind w:left="720" w:hanging="720"/>
        <w:rPr>
          <w:noProof/>
        </w:rPr>
      </w:pPr>
      <w:r w:rsidRPr="00C67218">
        <w:rPr>
          <w:noProof/>
        </w:rPr>
        <w:t xml:space="preserve">4. Hamer M, Lavoie KL, Bacon SL. Taking up physical activity in later life and healthy ageing: the English longitudinal study of ageing. </w:t>
      </w:r>
      <w:r w:rsidRPr="00C67218">
        <w:rPr>
          <w:i/>
          <w:noProof/>
        </w:rPr>
        <w:t>Br J Sports Med</w:t>
      </w:r>
      <w:r w:rsidRPr="00C67218">
        <w:rPr>
          <w:noProof/>
        </w:rPr>
        <w:t xml:space="preserve"> 2014;48(3):239-43. doi: 10.1136/bjsports-2013-092993</w:t>
      </w:r>
    </w:p>
    <w:p w14:paraId="2C5BDFA5" w14:textId="77777777" w:rsidR="00C67218" w:rsidRPr="00C67218" w:rsidRDefault="00C67218" w:rsidP="00C67218">
      <w:pPr>
        <w:pStyle w:val="EndNoteBibliography"/>
        <w:ind w:left="720" w:hanging="720"/>
        <w:rPr>
          <w:noProof/>
        </w:rPr>
      </w:pPr>
      <w:r w:rsidRPr="00C67218">
        <w:rPr>
          <w:noProof/>
        </w:rPr>
        <w:t xml:space="preserve">5. Harmon KG, Drezner JA, Maleszewski JJ, et al. Pathogeneses of sudden cardiac death in national collegiate athletic association athletes. </w:t>
      </w:r>
      <w:r w:rsidRPr="00C67218">
        <w:rPr>
          <w:i/>
          <w:noProof/>
        </w:rPr>
        <w:t>Circ Arrhythm Electrophysiol</w:t>
      </w:r>
      <w:r w:rsidRPr="00C67218">
        <w:rPr>
          <w:noProof/>
        </w:rPr>
        <w:t xml:space="preserve"> 2014;7(2):198-204. doi: 10.1161/CIRCEP.113.001376</w:t>
      </w:r>
    </w:p>
    <w:p w14:paraId="1BFFA84C" w14:textId="77777777" w:rsidR="00C67218" w:rsidRPr="00C67218" w:rsidRDefault="00C67218" w:rsidP="00C67218">
      <w:pPr>
        <w:pStyle w:val="EndNoteBibliography"/>
        <w:ind w:left="720" w:hanging="720"/>
        <w:rPr>
          <w:noProof/>
        </w:rPr>
      </w:pPr>
      <w:r w:rsidRPr="00C67218">
        <w:rPr>
          <w:noProof/>
        </w:rPr>
        <w:t xml:space="preserve">6. Corrado D, Basso C, Rizzoli G, et al. Does sports activity enhance the risk of sudden death in adolescents and young adults? </w:t>
      </w:r>
      <w:r w:rsidRPr="00C67218">
        <w:rPr>
          <w:i/>
          <w:noProof/>
        </w:rPr>
        <w:t>J Am Coll Cardiol</w:t>
      </w:r>
      <w:r w:rsidRPr="00C67218">
        <w:rPr>
          <w:noProof/>
        </w:rPr>
        <w:t xml:space="preserve"> 2003;42(11):1959-63. [published Online First: 2003/12/10]</w:t>
      </w:r>
    </w:p>
    <w:p w14:paraId="54975025" w14:textId="77777777" w:rsidR="00C67218" w:rsidRPr="00C67218" w:rsidRDefault="00C67218" w:rsidP="00C67218">
      <w:pPr>
        <w:pStyle w:val="EndNoteBibliography"/>
        <w:ind w:left="720" w:hanging="720"/>
        <w:rPr>
          <w:noProof/>
        </w:rPr>
      </w:pPr>
      <w:r w:rsidRPr="00C67218">
        <w:rPr>
          <w:noProof/>
        </w:rPr>
        <w:t xml:space="preserve">7. Finocchiaro G, Papadakis M, Robertus JL, et al. Etiology of Sudden Death in Sports: Insights From a United Kingdom Regional Registry. </w:t>
      </w:r>
      <w:r w:rsidRPr="00C67218">
        <w:rPr>
          <w:i/>
          <w:noProof/>
        </w:rPr>
        <w:t>J Am Coll Cardiol</w:t>
      </w:r>
      <w:r w:rsidRPr="00C67218">
        <w:rPr>
          <w:noProof/>
        </w:rPr>
        <w:t xml:space="preserve"> 2016;67(18):2108-15. doi: 10.1016/j.jacc.2016.02.062</w:t>
      </w:r>
    </w:p>
    <w:p w14:paraId="66936B63" w14:textId="77777777" w:rsidR="00C67218" w:rsidRPr="00C67218" w:rsidRDefault="00C67218" w:rsidP="00C67218">
      <w:pPr>
        <w:pStyle w:val="EndNoteBibliography"/>
        <w:ind w:left="720" w:hanging="720"/>
        <w:rPr>
          <w:noProof/>
        </w:rPr>
      </w:pPr>
      <w:r w:rsidRPr="00C67218">
        <w:rPr>
          <w:noProof/>
        </w:rPr>
        <w:t xml:space="preserve">8. Corrado D, Pelliccia A, Bjornstad HH, et al. Cardiovascular pre-participation screening of young competitive athletes for prevention of sudden death: proposal for a common European protocol. Consensus Statement of the Study Group of Sport Cardiology of the Working Group of Cardiac Rehabilitation and Exercise Physiology and the Working Group of Myocardial and Pericardial Diseases of the European Society of </w:t>
      </w:r>
      <w:r w:rsidRPr="00C67218">
        <w:rPr>
          <w:noProof/>
        </w:rPr>
        <w:lastRenderedPageBreak/>
        <w:t xml:space="preserve">Cardiology. </w:t>
      </w:r>
      <w:r w:rsidRPr="00C67218">
        <w:rPr>
          <w:i/>
          <w:noProof/>
        </w:rPr>
        <w:t>Eur Heart J</w:t>
      </w:r>
      <w:r w:rsidRPr="00C67218">
        <w:rPr>
          <w:noProof/>
        </w:rPr>
        <w:t xml:space="preserve"> 2005;26(5):516-24. doi: 10.1093/eurheartj/ehi108 [published Online First: 2005/02/04]</w:t>
      </w:r>
    </w:p>
    <w:p w14:paraId="5DA168E6" w14:textId="77777777" w:rsidR="00C67218" w:rsidRPr="00C67218" w:rsidRDefault="00C67218" w:rsidP="00C67218">
      <w:pPr>
        <w:pStyle w:val="EndNoteBibliography"/>
        <w:ind w:left="720" w:hanging="720"/>
        <w:rPr>
          <w:noProof/>
        </w:rPr>
      </w:pPr>
      <w:r w:rsidRPr="00C67218">
        <w:rPr>
          <w:noProof/>
        </w:rPr>
        <w:t xml:space="preserve">9. Harmon KG, Drezner JA, Wilson MG, et al. Incidence of sudden cardiac death in athletes: a state-of-the-art review. </w:t>
      </w:r>
      <w:r w:rsidRPr="00C67218">
        <w:rPr>
          <w:i/>
          <w:noProof/>
        </w:rPr>
        <w:t>Br J Sports Med</w:t>
      </w:r>
      <w:r w:rsidRPr="00C67218">
        <w:rPr>
          <w:noProof/>
        </w:rPr>
        <w:t xml:space="preserve"> 2014;48(15):1185-92. doi: 10.1136/bjsports-2014-093872</w:t>
      </w:r>
    </w:p>
    <w:p w14:paraId="3E641076" w14:textId="77777777" w:rsidR="00C67218" w:rsidRPr="00C67218" w:rsidRDefault="00C67218" w:rsidP="00C67218">
      <w:pPr>
        <w:pStyle w:val="EndNoteBibliography"/>
        <w:ind w:left="720" w:hanging="720"/>
        <w:rPr>
          <w:noProof/>
        </w:rPr>
      </w:pPr>
      <w:r w:rsidRPr="00C67218">
        <w:rPr>
          <w:noProof/>
        </w:rPr>
        <w:t xml:space="preserve">10. Pelliccia A, Fagard R, Bjornstad HH, et al. Recommendations for competitive sports participation in athletes with cardiovascular disease: a consensus document from the Study Group of Sports Cardiology of the Working Group of Cardiac Rehabilitation and Exercise Physiology and the Working Group of Myocardial and Pericardial Diseases of the European Society of Cardiology. </w:t>
      </w:r>
      <w:r w:rsidRPr="00C67218">
        <w:rPr>
          <w:i/>
          <w:noProof/>
        </w:rPr>
        <w:t>Eur Heart J</w:t>
      </w:r>
      <w:r w:rsidRPr="00C67218">
        <w:rPr>
          <w:noProof/>
        </w:rPr>
        <w:t xml:space="preserve"> 2005;26(14):1422-45. doi: 10.1093/eurheartj/ehi325 [published Online First: 2005/06/01]</w:t>
      </w:r>
    </w:p>
    <w:p w14:paraId="6B842C21" w14:textId="77777777" w:rsidR="00C67218" w:rsidRPr="00C67218" w:rsidRDefault="00C67218" w:rsidP="00C67218">
      <w:pPr>
        <w:pStyle w:val="EndNoteBibliography"/>
        <w:ind w:left="720" w:hanging="720"/>
        <w:rPr>
          <w:noProof/>
        </w:rPr>
      </w:pPr>
      <w:r w:rsidRPr="00C67218">
        <w:rPr>
          <w:noProof/>
        </w:rPr>
        <w:t xml:space="preserve">11. Maron BJ, Zipes DP, Kovacs RJ. Eligibility and Disqualification Recommendations for Competitive Athletes With Cardiovascular Abnormalities: Preamble, Principles, and General Considerations: A Scientific Statement From the American Heart Association and American College of Cardiology. </w:t>
      </w:r>
      <w:r w:rsidRPr="00C67218">
        <w:rPr>
          <w:i/>
          <w:noProof/>
        </w:rPr>
        <w:t>J Am Coll Cardiol</w:t>
      </w:r>
      <w:r w:rsidRPr="00C67218">
        <w:rPr>
          <w:noProof/>
        </w:rPr>
        <w:t xml:space="preserve"> 2015;66(21):2343-9. doi: 10.1016/j.jacc.2015.09.032</w:t>
      </w:r>
    </w:p>
    <w:p w14:paraId="22ACD7C1" w14:textId="77777777" w:rsidR="00C67218" w:rsidRPr="00C67218" w:rsidRDefault="00C67218" w:rsidP="00C67218">
      <w:pPr>
        <w:pStyle w:val="EndNoteBibliography"/>
        <w:ind w:left="720" w:hanging="720"/>
        <w:rPr>
          <w:noProof/>
        </w:rPr>
      </w:pPr>
      <w:r w:rsidRPr="00C67218">
        <w:rPr>
          <w:noProof/>
        </w:rPr>
        <w:t xml:space="preserve">12. Levine BD, Baggish AL, Kovacs RJ, et al. Eligibility and Disqualification Recommendations for Competitive Athletes With Cardiovascular Abnormalities: Task Force 1: Classification of Sports: Dynamic, Static, and Impact: A Scientific Statement From the American Heart Association and American College of Cardiology. </w:t>
      </w:r>
      <w:r w:rsidRPr="00C67218">
        <w:rPr>
          <w:i/>
          <w:noProof/>
        </w:rPr>
        <w:t>J Am Coll Cardiol</w:t>
      </w:r>
      <w:r w:rsidRPr="00C67218">
        <w:rPr>
          <w:noProof/>
        </w:rPr>
        <w:t xml:space="preserve"> 2015;66(21):2350-5. doi: 10.1016/j.jacc.2015.09.033</w:t>
      </w:r>
    </w:p>
    <w:p w14:paraId="4589D78F" w14:textId="77777777" w:rsidR="00C67218" w:rsidRPr="00C67218" w:rsidRDefault="00C67218" w:rsidP="00C67218">
      <w:pPr>
        <w:pStyle w:val="EndNoteBibliography"/>
        <w:ind w:left="720" w:hanging="720"/>
        <w:rPr>
          <w:noProof/>
        </w:rPr>
      </w:pPr>
      <w:r w:rsidRPr="00C67218">
        <w:rPr>
          <w:noProof/>
        </w:rPr>
        <w:t xml:space="preserve">13. Maron BJ, Doerer JJ, Haas TS, et al. Sudden deaths in young competitive athletes: analysis of 1866 deaths in the United States, 1980-2006. </w:t>
      </w:r>
      <w:r w:rsidRPr="00C67218">
        <w:rPr>
          <w:i/>
          <w:noProof/>
        </w:rPr>
        <w:t>Circulation</w:t>
      </w:r>
      <w:r w:rsidRPr="00C67218">
        <w:rPr>
          <w:noProof/>
        </w:rPr>
        <w:t xml:space="preserve"> 2009;119(8):1085-92. doi: 10.1161/circulationaha.108.804617 [published Online First: 2009/02/18]</w:t>
      </w:r>
    </w:p>
    <w:p w14:paraId="2B7CAE0D" w14:textId="77777777" w:rsidR="00C67218" w:rsidRPr="00C67218" w:rsidRDefault="00C67218" w:rsidP="00C67218">
      <w:pPr>
        <w:pStyle w:val="EndNoteBibliography"/>
        <w:ind w:left="720" w:hanging="720"/>
        <w:rPr>
          <w:noProof/>
        </w:rPr>
      </w:pPr>
      <w:r w:rsidRPr="00C67218">
        <w:rPr>
          <w:noProof/>
        </w:rPr>
        <w:t xml:space="preserve">14. Sheikh N, Papadakis M, Schnell F, et al. Clinical Profile of Athletes With Hypertrophic Cardiomyopathy. </w:t>
      </w:r>
      <w:r w:rsidRPr="00C67218">
        <w:rPr>
          <w:i/>
          <w:noProof/>
        </w:rPr>
        <w:t>Circulation: Cardiovascular Imaging</w:t>
      </w:r>
      <w:r w:rsidRPr="00C67218">
        <w:rPr>
          <w:noProof/>
        </w:rPr>
        <w:t xml:space="preserve"> 2015;8(7):e003454. doi: 10.1161/CIRCIMAGING.114.003454</w:t>
      </w:r>
    </w:p>
    <w:p w14:paraId="3452B3C6" w14:textId="77777777" w:rsidR="00C67218" w:rsidRPr="00C67218" w:rsidRDefault="00C67218" w:rsidP="00C67218">
      <w:pPr>
        <w:pStyle w:val="EndNoteBibliography"/>
        <w:ind w:left="720" w:hanging="720"/>
        <w:rPr>
          <w:noProof/>
        </w:rPr>
      </w:pPr>
      <w:r w:rsidRPr="00C67218">
        <w:rPr>
          <w:noProof/>
        </w:rPr>
        <w:t xml:space="preserve">15. McKenna WJ, Behr ER. Hypertrophic cardiomyopathy: management, risk stratification, and prevention of sudden death. </w:t>
      </w:r>
      <w:r w:rsidRPr="00C67218">
        <w:rPr>
          <w:i/>
          <w:noProof/>
        </w:rPr>
        <w:t>Heart</w:t>
      </w:r>
      <w:r w:rsidRPr="00C67218">
        <w:rPr>
          <w:noProof/>
        </w:rPr>
        <w:t xml:space="preserve"> 2002;87(2):169-76.</w:t>
      </w:r>
    </w:p>
    <w:p w14:paraId="76F4EFD1" w14:textId="77777777" w:rsidR="00C67218" w:rsidRPr="00C67218" w:rsidRDefault="00C67218" w:rsidP="00C67218">
      <w:pPr>
        <w:pStyle w:val="EndNoteBibliography"/>
        <w:ind w:left="720" w:hanging="720"/>
        <w:rPr>
          <w:noProof/>
        </w:rPr>
      </w:pPr>
      <w:r w:rsidRPr="00C67218">
        <w:rPr>
          <w:noProof/>
        </w:rPr>
        <w:t xml:space="preserve">16. Sharma S, Merghani A, Mont L. Exercise and the heart: the good, the bad, and the ugly. </w:t>
      </w:r>
      <w:r w:rsidRPr="00C67218">
        <w:rPr>
          <w:i/>
          <w:noProof/>
        </w:rPr>
        <w:t>Eur Heart J</w:t>
      </w:r>
      <w:r w:rsidRPr="00C67218">
        <w:rPr>
          <w:noProof/>
        </w:rPr>
        <w:t xml:space="preserve"> 2015 doi: 10.1093/eurheartj/ehv090</w:t>
      </w:r>
    </w:p>
    <w:p w14:paraId="1A2791FC" w14:textId="77777777" w:rsidR="00C67218" w:rsidRPr="00C67218" w:rsidRDefault="00C67218" w:rsidP="00C67218">
      <w:pPr>
        <w:pStyle w:val="EndNoteBibliography"/>
        <w:ind w:left="720" w:hanging="720"/>
        <w:rPr>
          <w:noProof/>
        </w:rPr>
      </w:pPr>
      <w:r w:rsidRPr="00C67218">
        <w:rPr>
          <w:noProof/>
        </w:rPr>
        <w:t xml:space="preserve">17. Elliott PM, Anastasakis A, Borger MA, et al. 2014 ESC Guidelines on diagnosis and management of hypertrophic cardiomyopathy: the Task Force for the Diagnosis and Management of Hypertrophic Cardiomyopathy of the European Society of Cardiology (ESC). </w:t>
      </w:r>
      <w:r w:rsidRPr="00C67218">
        <w:rPr>
          <w:i/>
          <w:noProof/>
        </w:rPr>
        <w:t>Eur Heart J</w:t>
      </w:r>
      <w:r w:rsidRPr="00C67218">
        <w:rPr>
          <w:noProof/>
        </w:rPr>
        <w:t xml:space="preserve"> 2014;35(39):2733-79. doi: 10.1093/eurheartj/ehu284</w:t>
      </w:r>
    </w:p>
    <w:p w14:paraId="40B73C8F" w14:textId="77777777" w:rsidR="00C67218" w:rsidRPr="00C67218" w:rsidRDefault="00C67218" w:rsidP="00C67218">
      <w:pPr>
        <w:pStyle w:val="EndNoteBibliography"/>
        <w:ind w:left="720" w:hanging="720"/>
        <w:rPr>
          <w:noProof/>
        </w:rPr>
      </w:pPr>
      <w:r w:rsidRPr="00C67218">
        <w:rPr>
          <w:noProof/>
        </w:rPr>
        <w:t xml:space="preserve">18. Lampert R, Olshansky B, Heidbuchel H, et al. Safety of sports for athletes with implantable cardioverter-defibrillators: results of a prospective, multinational registry. </w:t>
      </w:r>
      <w:r w:rsidRPr="00C67218">
        <w:rPr>
          <w:i/>
          <w:noProof/>
        </w:rPr>
        <w:t>Circulation</w:t>
      </w:r>
      <w:r w:rsidRPr="00C67218">
        <w:rPr>
          <w:noProof/>
        </w:rPr>
        <w:t xml:space="preserve"> 2013;127(20):2021-30. doi: 10.1161/CIRCULATIONAHA.112.000447</w:t>
      </w:r>
    </w:p>
    <w:p w14:paraId="44BF3048" w14:textId="77777777" w:rsidR="00C67218" w:rsidRPr="00C67218" w:rsidRDefault="00C67218" w:rsidP="00C67218">
      <w:pPr>
        <w:pStyle w:val="EndNoteBibliography"/>
        <w:ind w:left="720" w:hanging="720"/>
        <w:rPr>
          <w:noProof/>
        </w:rPr>
      </w:pPr>
      <w:r w:rsidRPr="00C67218">
        <w:rPr>
          <w:noProof/>
        </w:rPr>
        <w:t xml:space="preserve">19. Kim JH, Malhotra R, Chiampas G, et al. Cardiac arrest during long-distance running races. </w:t>
      </w:r>
      <w:r w:rsidRPr="00C67218">
        <w:rPr>
          <w:i/>
          <w:noProof/>
        </w:rPr>
        <w:t>N Engl J Med</w:t>
      </w:r>
      <w:r w:rsidRPr="00C67218">
        <w:rPr>
          <w:noProof/>
        </w:rPr>
        <w:t xml:space="preserve"> 2012;366(2):130-40. doi: 10.1056/NEJMoa1106468 [published Online First: 2012/01/13]</w:t>
      </w:r>
    </w:p>
    <w:p w14:paraId="05D8AD2C" w14:textId="77777777" w:rsidR="00C67218" w:rsidRPr="00C67218" w:rsidRDefault="00C67218" w:rsidP="00C67218">
      <w:pPr>
        <w:pStyle w:val="EndNoteBibliography"/>
        <w:ind w:left="720" w:hanging="720"/>
        <w:rPr>
          <w:noProof/>
        </w:rPr>
      </w:pPr>
      <w:r w:rsidRPr="00C67218">
        <w:rPr>
          <w:noProof/>
        </w:rPr>
        <w:lastRenderedPageBreak/>
        <w:t xml:space="preserve">20. Elliott PM, Sharma S, Varnava A, et al. Survival after cardiac arrest or sustained ventricular tachycardia in patients with hypertrophic cardiomyopathy. </w:t>
      </w:r>
      <w:r w:rsidRPr="00C67218">
        <w:rPr>
          <w:i/>
          <w:noProof/>
        </w:rPr>
        <w:t>J Am Coll Cardiol</w:t>
      </w:r>
      <w:r w:rsidRPr="00C67218">
        <w:rPr>
          <w:noProof/>
        </w:rPr>
        <w:t xml:space="preserve"> 1999;33(6):1596-601. [published Online First: 1999/05/20]</w:t>
      </w:r>
    </w:p>
    <w:p w14:paraId="27C17FD4" w14:textId="77777777" w:rsidR="00C67218" w:rsidRPr="00C67218" w:rsidRDefault="00C67218" w:rsidP="00C67218">
      <w:pPr>
        <w:pStyle w:val="EndNoteBibliography"/>
        <w:ind w:left="720" w:hanging="720"/>
        <w:rPr>
          <w:noProof/>
        </w:rPr>
      </w:pPr>
      <w:r w:rsidRPr="00C67218">
        <w:rPr>
          <w:noProof/>
        </w:rPr>
        <w:t xml:space="preserve">21. Gray B, Ingles J, Semsarian C. Natural history of genotype positive-phenotype negative patients with hypertrophic cardiomyopathy. </w:t>
      </w:r>
      <w:r w:rsidRPr="00C67218">
        <w:rPr>
          <w:i/>
          <w:noProof/>
        </w:rPr>
        <w:t>Int J Cardiol</w:t>
      </w:r>
      <w:r w:rsidRPr="00C67218">
        <w:rPr>
          <w:noProof/>
        </w:rPr>
        <w:t xml:space="preserve"> 2011;152(2):258-9. doi: 10.1016/j.ijcard.2011.07.095</w:t>
      </w:r>
    </w:p>
    <w:p w14:paraId="4F6FC943" w14:textId="77777777" w:rsidR="00C67218" w:rsidRPr="00C67218" w:rsidRDefault="00C67218" w:rsidP="00C67218">
      <w:pPr>
        <w:pStyle w:val="EndNoteBibliography"/>
        <w:ind w:left="720" w:hanging="720"/>
        <w:rPr>
          <w:noProof/>
        </w:rPr>
      </w:pPr>
      <w:r w:rsidRPr="00C67218">
        <w:rPr>
          <w:noProof/>
        </w:rPr>
        <w:t xml:space="preserve">22. Jensen MK, Havndrup O, Christiansen M, et al. Penetrance of hypertrophic cardiomyopathy in children and adolescents: a 12-year follow-up study of clinical screening and predictive genetic testing. </w:t>
      </w:r>
      <w:r w:rsidRPr="00C67218">
        <w:rPr>
          <w:i/>
          <w:noProof/>
        </w:rPr>
        <w:t>Circulation</w:t>
      </w:r>
      <w:r w:rsidRPr="00C67218">
        <w:rPr>
          <w:noProof/>
        </w:rPr>
        <w:t xml:space="preserve"> 2013;127(1):48-54. doi: 10.1161/CIRCULATIONAHA.111.090514</w:t>
      </w:r>
    </w:p>
    <w:p w14:paraId="30113638" w14:textId="77777777" w:rsidR="00C67218" w:rsidRPr="00C67218" w:rsidRDefault="00C67218" w:rsidP="00C67218">
      <w:pPr>
        <w:pStyle w:val="EndNoteBibliography"/>
        <w:ind w:left="720" w:hanging="720"/>
        <w:rPr>
          <w:noProof/>
        </w:rPr>
      </w:pPr>
      <w:r w:rsidRPr="00C67218">
        <w:rPr>
          <w:noProof/>
        </w:rPr>
        <w:t xml:space="preserve">23. Maron BJ, Udelson JE, Bonow RO, et al. Eligibility and Disqualification Recommendations for Competitive Athletes With Cardiovascular Abnormalities: Task Force 3: Hypertrophic Cardiomyopathy, Arrhythmogenic Right Ventricular Cardiomyopathy and Other Cardiomyopathies, and Myocarditis: A Scientific Statement From the American Heart Association and American College of Cardiology. </w:t>
      </w:r>
      <w:r w:rsidRPr="00C67218">
        <w:rPr>
          <w:i/>
          <w:noProof/>
        </w:rPr>
        <w:t>J Am Coll Cardiol</w:t>
      </w:r>
      <w:r w:rsidRPr="00C67218">
        <w:rPr>
          <w:noProof/>
        </w:rPr>
        <w:t xml:space="preserve"> 2015;66(21):2362-71. doi: 10.1016/j.jacc.2015.09.035</w:t>
      </w:r>
    </w:p>
    <w:p w14:paraId="797292DC" w14:textId="77777777" w:rsidR="00C67218" w:rsidRPr="00C67218" w:rsidRDefault="00C67218" w:rsidP="00C67218">
      <w:pPr>
        <w:pStyle w:val="EndNoteBibliography"/>
        <w:ind w:left="720" w:hanging="720"/>
        <w:rPr>
          <w:noProof/>
        </w:rPr>
      </w:pPr>
      <w:r w:rsidRPr="00C67218">
        <w:rPr>
          <w:noProof/>
        </w:rPr>
        <w:t xml:space="preserve">24. Kirchhof P, Fabritz L, Zwiener M, et al. Age- and training-dependent development of arrhythmogenic right ventricular cardiomyopathy in heterozygous plakoglobin-deficient mice. </w:t>
      </w:r>
      <w:r w:rsidRPr="00C67218">
        <w:rPr>
          <w:i/>
          <w:noProof/>
        </w:rPr>
        <w:t>Circulation</w:t>
      </w:r>
      <w:r w:rsidRPr="00C67218">
        <w:rPr>
          <w:noProof/>
        </w:rPr>
        <w:t xml:space="preserve"> 2006;114(17):1799-806. doi: 10.1161/CIRCULATIONAHA.106.624502</w:t>
      </w:r>
    </w:p>
    <w:p w14:paraId="57864528" w14:textId="77777777" w:rsidR="00C67218" w:rsidRPr="00C67218" w:rsidRDefault="00C67218" w:rsidP="00C67218">
      <w:pPr>
        <w:pStyle w:val="EndNoteBibliography"/>
        <w:ind w:left="720" w:hanging="720"/>
        <w:rPr>
          <w:noProof/>
        </w:rPr>
      </w:pPr>
      <w:r w:rsidRPr="00C67218">
        <w:rPr>
          <w:noProof/>
        </w:rPr>
        <w:t xml:space="preserve">25. James CA, Bhonsale A, Tichnell C, et al. Exercise increases age-related penetrance and arrhythmic risk in arrhythmogenic right ventricular dysplasia/cardiomyopathy-associated desmosomal mutation carriers. </w:t>
      </w:r>
      <w:r w:rsidRPr="00C67218">
        <w:rPr>
          <w:i/>
          <w:noProof/>
        </w:rPr>
        <w:t>J Am Coll Cardiol</w:t>
      </w:r>
      <w:r w:rsidRPr="00C67218">
        <w:rPr>
          <w:noProof/>
        </w:rPr>
        <w:t xml:space="preserve"> 2013;62(14):1290-7. doi: 10.1016/j.jacc.2013.06.033</w:t>
      </w:r>
    </w:p>
    <w:p w14:paraId="08A14190" w14:textId="77777777" w:rsidR="00C67218" w:rsidRPr="00C67218" w:rsidRDefault="00C67218" w:rsidP="00C67218">
      <w:pPr>
        <w:pStyle w:val="EndNoteBibliography"/>
        <w:ind w:left="720" w:hanging="720"/>
        <w:rPr>
          <w:noProof/>
        </w:rPr>
      </w:pPr>
      <w:r w:rsidRPr="00C67218">
        <w:rPr>
          <w:noProof/>
        </w:rPr>
        <w:t xml:space="preserve">26. Sawant AC, Bhonsale A, te Riele AS, et al. Exercise has a disproportionate role in the pathogenesis of arrhythmogenic right ventricular dysplasia/cardiomyopathy in patients without desmosomal mutations. </w:t>
      </w:r>
      <w:r w:rsidRPr="00C67218">
        <w:rPr>
          <w:i/>
          <w:noProof/>
        </w:rPr>
        <w:t>J Am Heart Assoc</w:t>
      </w:r>
      <w:r w:rsidRPr="00C67218">
        <w:rPr>
          <w:noProof/>
        </w:rPr>
        <w:t xml:space="preserve"> 2014;3(6):e001471. doi: 10.1161/JAHA.114.001471</w:t>
      </w:r>
    </w:p>
    <w:p w14:paraId="3704E2E7" w14:textId="77777777" w:rsidR="00C67218" w:rsidRPr="00C67218" w:rsidRDefault="00C67218" w:rsidP="00C67218">
      <w:pPr>
        <w:pStyle w:val="EndNoteBibliography"/>
        <w:ind w:left="720" w:hanging="720"/>
        <w:rPr>
          <w:noProof/>
        </w:rPr>
      </w:pPr>
      <w:r w:rsidRPr="00C67218">
        <w:rPr>
          <w:noProof/>
        </w:rPr>
        <w:t xml:space="preserve">27. Ruwald AC, Marcus F, Estes NA, et al. Association of competitive and recreational sport participation with cardiac events in patients with arrhythmogenic right ventricular cardiomyopathy: results from the North American multidisciplinary study of arrhythmogenic right ventricular cardiomyopathy. </w:t>
      </w:r>
      <w:r w:rsidRPr="00C67218">
        <w:rPr>
          <w:i/>
          <w:noProof/>
        </w:rPr>
        <w:t>Eur Heart J</w:t>
      </w:r>
      <w:r w:rsidRPr="00C67218">
        <w:rPr>
          <w:noProof/>
        </w:rPr>
        <w:t xml:space="preserve"> 2015 doi: 10.1093/eurheartj/ehv110</w:t>
      </w:r>
    </w:p>
    <w:p w14:paraId="659C2A40" w14:textId="77777777" w:rsidR="00C67218" w:rsidRPr="00C67218" w:rsidRDefault="00C67218" w:rsidP="00C67218">
      <w:pPr>
        <w:pStyle w:val="EndNoteBibliography"/>
        <w:ind w:left="720" w:hanging="720"/>
        <w:rPr>
          <w:noProof/>
        </w:rPr>
      </w:pPr>
      <w:r w:rsidRPr="00C67218">
        <w:rPr>
          <w:noProof/>
        </w:rPr>
        <w:t xml:space="preserve">28. Saberniak J, Hasselberg NE, Borgquist R, et al. Vigorous physical activity impairs myocardial function in patients with arrhythmogenic right ventricular cardiomyopathy and in mutation positive family members. </w:t>
      </w:r>
      <w:r w:rsidRPr="00C67218">
        <w:rPr>
          <w:i/>
          <w:noProof/>
        </w:rPr>
        <w:t>Eur J Heart Fail</w:t>
      </w:r>
      <w:r w:rsidRPr="00C67218">
        <w:rPr>
          <w:noProof/>
        </w:rPr>
        <w:t xml:space="preserve"> 2014;16(12):1337-44. doi: 10.1002/ejhf.181</w:t>
      </w:r>
    </w:p>
    <w:p w14:paraId="36BCBC1B" w14:textId="77777777" w:rsidR="00C67218" w:rsidRPr="00C67218" w:rsidRDefault="00C67218" w:rsidP="00C67218">
      <w:pPr>
        <w:pStyle w:val="EndNoteBibliography"/>
        <w:ind w:left="720" w:hanging="720"/>
        <w:rPr>
          <w:noProof/>
        </w:rPr>
      </w:pPr>
      <w:r w:rsidRPr="00C67218">
        <w:rPr>
          <w:noProof/>
        </w:rPr>
        <w:t xml:space="preserve">29. Cruz FM, Sanz-Rosa D, Roche-Molina M, et al. Exercise Triggers ARVC Phenotype in Mice Expressing a Disease-Causing Mutated Version of Human Plakophilin-2. </w:t>
      </w:r>
      <w:r w:rsidRPr="00C67218">
        <w:rPr>
          <w:i/>
          <w:noProof/>
        </w:rPr>
        <w:t>J Am Coll Cardiol</w:t>
      </w:r>
      <w:r w:rsidRPr="00C67218">
        <w:rPr>
          <w:noProof/>
        </w:rPr>
        <w:t xml:space="preserve"> 2015;65(14):1438-50. doi: 10.1016/j.jacc.2015.01.045</w:t>
      </w:r>
    </w:p>
    <w:p w14:paraId="34F8CCF1" w14:textId="77777777" w:rsidR="00C67218" w:rsidRPr="00C67218" w:rsidRDefault="00C67218" w:rsidP="00C67218">
      <w:pPr>
        <w:pStyle w:val="EndNoteBibliography"/>
        <w:ind w:left="720" w:hanging="720"/>
        <w:rPr>
          <w:noProof/>
        </w:rPr>
      </w:pPr>
      <w:r w:rsidRPr="00C67218">
        <w:rPr>
          <w:noProof/>
        </w:rPr>
        <w:t xml:space="preserve">30. Towbin JA, Lorts A, Jefferies JL. Left ventricular non-compaction cardiomyopathy. </w:t>
      </w:r>
      <w:r w:rsidRPr="00C67218">
        <w:rPr>
          <w:i/>
          <w:noProof/>
        </w:rPr>
        <w:t>Lancet</w:t>
      </w:r>
      <w:r w:rsidRPr="00C67218">
        <w:rPr>
          <w:noProof/>
        </w:rPr>
        <w:t xml:space="preserve"> 2015;386(9995):813-25. doi: 10.1016/S0140-6736(14)61282-4</w:t>
      </w:r>
    </w:p>
    <w:p w14:paraId="41DE6496" w14:textId="77777777" w:rsidR="00C67218" w:rsidRPr="00C67218" w:rsidRDefault="00C67218" w:rsidP="00C67218">
      <w:pPr>
        <w:pStyle w:val="EndNoteBibliography"/>
        <w:ind w:left="720" w:hanging="720"/>
        <w:rPr>
          <w:noProof/>
        </w:rPr>
      </w:pPr>
      <w:r w:rsidRPr="00C67218">
        <w:rPr>
          <w:noProof/>
        </w:rPr>
        <w:t xml:space="preserve">31. Ponikowski P, Voors AA, Anker SD, et al. 2016 ESC Guidelines for the diagnosis and treatment of acute and chronic heart failure: The Task Force for the diagnosis and treatment of acute and chronic heart failure of </w:t>
      </w:r>
      <w:r w:rsidRPr="00C67218">
        <w:rPr>
          <w:noProof/>
        </w:rPr>
        <w:lastRenderedPageBreak/>
        <w:t xml:space="preserve">the European Society of Cardiology (ESC)Developed with the special contribution of the Heart Failure Association (HFA) of the ESC. </w:t>
      </w:r>
      <w:r w:rsidRPr="00C67218">
        <w:rPr>
          <w:i/>
          <w:noProof/>
        </w:rPr>
        <w:t>Eur Heart J</w:t>
      </w:r>
      <w:r w:rsidRPr="00C67218">
        <w:rPr>
          <w:noProof/>
        </w:rPr>
        <w:t xml:space="preserve"> 2016 doi: 10.1093/eurheartj/ehw128</w:t>
      </w:r>
    </w:p>
    <w:p w14:paraId="6E374176" w14:textId="77777777" w:rsidR="00C67218" w:rsidRPr="00C67218" w:rsidRDefault="00C67218" w:rsidP="00C67218">
      <w:pPr>
        <w:pStyle w:val="EndNoteBibliography"/>
        <w:ind w:left="720" w:hanging="720"/>
        <w:rPr>
          <w:noProof/>
        </w:rPr>
      </w:pPr>
      <w:r w:rsidRPr="00C67218">
        <w:rPr>
          <w:noProof/>
        </w:rPr>
        <w:t xml:space="preserve">32. Gati S, Chandra N, Bennett RL, et al. Increased left ventricular trabeculation in highly trained athletes: do we need more stringent criteria for the diagnosis of left ventricular non-compaction in athletes? </w:t>
      </w:r>
      <w:r w:rsidRPr="00C67218">
        <w:rPr>
          <w:i/>
          <w:noProof/>
        </w:rPr>
        <w:t>Heart</w:t>
      </w:r>
      <w:r w:rsidRPr="00C67218">
        <w:rPr>
          <w:noProof/>
        </w:rPr>
        <w:t xml:space="preserve"> 2013;99(6):401-8. doi: 10.1136/heartjnl-2012-303418 [published Online First: 2013/02/09]</w:t>
      </w:r>
    </w:p>
    <w:p w14:paraId="418F470E" w14:textId="77777777" w:rsidR="00C67218" w:rsidRPr="00C67218" w:rsidRDefault="00C67218" w:rsidP="00C67218">
      <w:pPr>
        <w:pStyle w:val="EndNoteBibliography"/>
        <w:ind w:left="720" w:hanging="720"/>
        <w:rPr>
          <w:noProof/>
        </w:rPr>
      </w:pPr>
      <w:r w:rsidRPr="00C67218">
        <w:rPr>
          <w:noProof/>
        </w:rPr>
        <w:t xml:space="preserve">33. Kohli SK, Pantazis AA, Shah JS, et al. Diagnosis of left-ventricular non-compaction in patients with left-ventricular systolic dysfunction: time for a reappraisal of diagnostic criteria? </w:t>
      </w:r>
      <w:r w:rsidRPr="00C67218">
        <w:rPr>
          <w:i/>
          <w:noProof/>
        </w:rPr>
        <w:t>Eur Heart J</w:t>
      </w:r>
      <w:r w:rsidRPr="00C67218">
        <w:rPr>
          <w:noProof/>
        </w:rPr>
        <w:t xml:space="preserve"> 2008;29(1):89-95. doi: 10.1093/eurheartj/ehm481 [published Online First: 2007/11/13]</w:t>
      </w:r>
    </w:p>
    <w:p w14:paraId="77274EDB" w14:textId="77777777" w:rsidR="00C67218" w:rsidRPr="00C67218" w:rsidRDefault="00C67218" w:rsidP="00C67218">
      <w:pPr>
        <w:pStyle w:val="EndNoteBibliography"/>
        <w:ind w:left="720" w:hanging="720"/>
        <w:rPr>
          <w:noProof/>
        </w:rPr>
      </w:pPr>
      <w:r w:rsidRPr="00C67218">
        <w:rPr>
          <w:noProof/>
        </w:rPr>
        <w:t xml:space="preserve">34. Zemrak F, Ahlman MA, Captur G, et al. The relationship of left ventricular trabeculation to ventricular function and structure over a 9.5-year follow-up: the MESA study. </w:t>
      </w:r>
      <w:r w:rsidRPr="00C67218">
        <w:rPr>
          <w:i/>
          <w:noProof/>
        </w:rPr>
        <w:t>J Am Coll Cardiol</w:t>
      </w:r>
      <w:r w:rsidRPr="00C67218">
        <w:rPr>
          <w:noProof/>
        </w:rPr>
        <w:t xml:space="preserve"> 2014;64(19):1971-80. doi: 10.1016/j.jacc.2014.08.035</w:t>
      </w:r>
    </w:p>
    <w:p w14:paraId="0D414A6A" w14:textId="77777777" w:rsidR="00C67218" w:rsidRPr="00C67218" w:rsidRDefault="00C67218" w:rsidP="00C67218">
      <w:pPr>
        <w:pStyle w:val="EndNoteBibliography"/>
        <w:ind w:left="720" w:hanging="720"/>
        <w:rPr>
          <w:noProof/>
        </w:rPr>
      </w:pPr>
      <w:r w:rsidRPr="00C67218">
        <w:rPr>
          <w:noProof/>
        </w:rPr>
        <w:t xml:space="preserve">35. Al-Khatib SM, Pritchett EL. Clinical features of Wolff-Parkinson-White syndrome. </w:t>
      </w:r>
      <w:r w:rsidRPr="00C67218">
        <w:rPr>
          <w:i/>
          <w:noProof/>
        </w:rPr>
        <w:t>Am Heart J</w:t>
      </w:r>
      <w:r w:rsidRPr="00C67218">
        <w:rPr>
          <w:noProof/>
        </w:rPr>
        <w:t xml:space="preserve"> 1999;138(3 Pt 1):403-13.</w:t>
      </w:r>
    </w:p>
    <w:p w14:paraId="19EF0B68" w14:textId="77777777" w:rsidR="00C67218" w:rsidRPr="00C67218" w:rsidRDefault="00C67218" w:rsidP="00C67218">
      <w:pPr>
        <w:pStyle w:val="EndNoteBibliography"/>
        <w:ind w:left="720" w:hanging="720"/>
        <w:rPr>
          <w:noProof/>
        </w:rPr>
      </w:pPr>
      <w:r w:rsidRPr="00C67218">
        <w:rPr>
          <w:noProof/>
        </w:rPr>
        <w:t xml:space="preserve">36. Pappone C, Vicedomini G, Manguso F, et al. Wolff-Parkinson-White syndrome in the era of catheter ablation: insights from a registry study of 2169 patients. </w:t>
      </w:r>
      <w:r w:rsidRPr="00C67218">
        <w:rPr>
          <w:i/>
          <w:noProof/>
        </w:rPr>
        <w:t>Circulation</w:t>
      </w:r>
      <w:r w:rsidRPr="00C67218">
        <w:rPr>
          <w:noProof/>
        </w:rPr>
        <w:t xml:space="preserve"> 2014;130(10):811-9. doi: 10.1161/CIRCULATIONAHA.114.011154</w:t>
      </w:r>
    </w:p>
    <w:p w14:paraId="4AB24825" w14:textId="77777777" w:rsidR="00C67218" w:rsidRPr="00C67218" w:rsidRDefault="00C67218" w:rsidP="00C67218">
      <w:pPr>
        <w:pStyle w:val="EndNoteBibliography"/>
        <w:ind w:left="720" w:hanging="720"/>
        <w:rPr>
          <w:noProof/>
        </w:rPr>
      </w:pPr>
      <w:r w:rsidRPr="00C67218">
        <w:rPr>
          <w:noProof/>
        </w:rPr>
        <w:t xml:space="preserve">37. Cohen MI, Triedman JK, Cannon BC, et al. PACES/HRS expert consensus statement on the management of the asymptomatic young patient with a Wolff-Parkinson-White (WPW, ventricular preexcitation) electrocardiographic pattern: developed in partnership between the Pediatric and Congenital Electrophysiology Society (PACES) and the Heart Rhythm Society (HRS). Endorsed by the governing bodies of PACES, HRS, the American College of Cardiology Foundation (ACCF), the American Heart Association (AHA), the American Academy of Pediatrics (AAP), and the Canadian Heart Rhythm Society (CHRS). </w:t>
      </w:r>
      <w:r w:rsidRPr="00C67218">
        <w:rPr>
          <w:i/>
          <w:noProof/>
        </w:rPr>
        <w:t>Heart Rhythm</w:t>
      </w:r>
      <w:r w:rsidRPr="00C67218">
        <w:rPr>
          <w:noProof/>
        </w:rPr>
        <w:t xml:space="preserve"> 2012;9(6):1006-24. doi: 10.1016/j.hrthm.2012.03.050</w:t>
      </w:r>
    </w:p>
    <w:p w14:paraId="2817DE24" w14:textId="77777777" w:rsidR="00C67218" w:rsidRPr="00C67218" w:rsidRDefault="00C67218" w:rsidP="00C67218">
      <w:pPr>
        <w:pStyle w:val="EndNoteBibliography"/>
        <w:ind w:left="720" w:hanging="720"/>
        <w:rPr>
          <w:noProof/>
        </w:rPr>
      </w:pPr>
      <w:r w:rsidRPr="00C67218">
        <w:rPr>
          <w:noProof/>
        </w:rPr>
        <w:t xml:space="preserve">38. Gaita F, Giustetto C, Riccardi R, et al. Stress and pharmacologic tests as methods to identify patients with Wolff-Parkinson-White syndrome at risk of sudden death. </w:t>
      </w:r>
      <w:r w:rsidRPr="00C67218">
        <w:rPr>
          <w:i/>
          <w:noProof/>
        </w:rPr>
        <w:t>Am J Cardiol</w:t>
      </w:r>
      <w:r w:rsidRPr="00C67218">
        <w:rPr>
          <w:noProof/>
        </w:rPr>
        <w:t xml:space="preserve"> 1989;64(8):487-90.</w:t>
      </w:r>
    </w:p>
    <w:p w14:paraId="3FDACF66" w14:textId="77777777" w:rsidR="00C67218" w:rsidRPr="00C67218" w:rsidRDefault="00C67218" w:rsidP="00C67218">
      <w:pPr>
        <w:pStyle w:val="EndNoteBibliography"/>
        <w:ind w:left="720" w:hanging="720"/>
        <w:rPr>
          <w:noProof/>
        </w:rPr>
      </w:pPr>
      <w:r w:rsidRPr="00C67218">
        <w:rPr>
          <w:noProof/>
        </w:rPr>
        <w:t xml:space="preserve">39. Pappone C, Santinelli V, Rosanio S, et al. Usefulness of invasive electrophysiologic testing to stratify the risk of arrhythmic events in asymptomatic patients with Wolff-Parkinson-White pattern: results from a large prospective long-term follow-up study. </w:t>
      </w:r>
      <w:r w:rsidRPr="00C67218">
        <w:rPr>
          <w:i/>
          <w:noProof/>
        </w:rPr>
        <w:t>J Am Coll Cardiol</w:t>
      </w:r>
      <w:r w:rsidRPr="00C67218">
        <w:rPr>
          <w:noProof/>
        </w:rPr>
        <w:t xml:space="preserve"> 2003;41(2):239-44.</w:t>
      </w:r>
    </w:p>
    <w:p w14:paraId="3E2A59D9" w14:textId="77777777" w:rsidR="00C67218" w:rsidRPr="00C67218" w:rsidRDefault="00C67218" w:rsidP="00C67218">
      <w:pPr>
        <w:pStyle w:val="EndNoteBibliography"/>
        <w:ind w:left="720" w:hanging="720"/>
        <w:rPr>
          <w:noProof/>
        </w:rPr>
      </w:pPr>
      <w:r w:rsidRPr="00C67218">
        <w:rPr>
          <w:noProof/>
        </w:rPr>
        <w:t xml:space="preserve">40. Zipes DP, Ackerman MJ, Estes NA, et al. Task Force 7: arrhythmias. </w:t>
      </w:r>
      <w:r w:rsidRPr="00C67218">
        <w:rPr>
          <w:i/>
          <w:noProof/>
        </w:rPr>
        <w:t>J Am Coll Cardiol</w:t>
      </w:r>
      <w:r w:rsidRPr="00C67218">
        <w:rPr>
          <w:noProof/>
        </w:rPr>
        <w:t xml:space="preserve"> 2005;45(8):1354-63. doi: 10.1016/j.jacc.2005.02.014</w:t>
      </w:r>
    </w:p>
    <w:p w14:paraId="743D8D13" w14:textId="77777777" w:rsidR="00C67218" w:rsidRPr="00C67218" w:rsidRDefault="00C67218" w:rsidP="00C67218">
      <w:pPr>
        <w:pStyle w:val="EndNoteBibliography"/>
        <w:ind w:left="720" w:hanging="720"/>
        <w:rPr>
          <w:noProof/>
        </w:rPr>
      </w:pPr>
      <w:r w:rsidRPr="00C67218">
        <w:rPr>
          <w:noProof/>
        </w:rPr>
        <w:t xml:space="preserve">41. Johnson JN, Ackerman MJ. QTc: how long is too long? </w:t>
      </w:r>
      <w:r w:rsidRPr="00C67218">
        <w:rPr>
          <w:i/>
          <w:noProof/>
        </w:rPr>
        <w:t>Br J Sports Med</w:t>
      </w:r>
      <w:r w:rsidRPr="00C67218">
        <w:rPr>
          <w:noProof/>
        </w:rPr>
        <w:t xml:space="preserve"> 2009;43(9):657-62. doi: 10.1136/bjsm.2008.054734</w:t>
      </w:r>
    </w:p>
    <w:p w14:paraId="2E7EB549" w14:textId="77777777" w:rsidR="00C67218" w:rsidRPr="00C67218" w:rsidRDefault="00C67218" w:rsidP="00C67218">
      <w:pPr>
        <w:pStyle w:val="EndNoteBibliography"/>
        <w:ind w:left="720" w:hanging="720"/>
        <w:rPr>
          <w:noProof/>
        </w:rPr>
      </w:pPr>
      <w:r w:rsidRPr="00C67218">
        <w:rPr>
          <w:noProof/>
        </w:rPr>
        <w:t xml:space="preserve">42. Priori SG, Schwartz PJ, Napolitano C, et al. Risk stratification in the long-QT syndrome. </w:t>
      </w:r>
      <w:r w:rsidRPr="00C67218">
        <w:rPr>
          <w:i/>
          <w:noProof/>
        </w:rPr>
        <w:t>N Engl J Med</w:t>
      </w:r>
      <w:r w:rsidRPr="00C67218">
        <w:rPr>
          <w:noProof/>
        </w:rPr>
        <w:t xml:space="preserve"> 2003;348(19):1866-74. doi: 10.1056/NEJMoa022147</w:t>
      </w:r>
    </w:p>
    <w:p w14:paraId="491C04C8" w14:textId="77777777" w:rsidR="00C67218" w:rsidRPr="00C67218" w:rsidRDefault="00C67218" w:rsidP="00C67218">
      <w:pPr>
        <w:pStyle w:val="EndNoteBibliography"/>
        <w:ind w:left="720" w:hanging="720"/>
        <w:rPr>
          <w:noProof/>
        </w:rPr>
      </w:pPr>
      <w:r w:rsidRPr="00C67218">
        <w:rPr>
          <w:noProof/>
        </w:rPr>
        <w:t xml:space="preserve">43. Maron BJ, Zipes DP. Introduction: eligibility recommendations for competitive athletes with cardiovascular abnormalities-general </w:t>
      </w:r>
      <w:r w:rsidRPr="00C67218">
        <w:rPr>
          <w:noProof/>
        </w:rPr>
        <w:lastRenderedPageBreak/>
        <w:t xml:space="preserve">considerations. </w:t>
      </w:r>
      <w:r w:rsidRPr="00C67218">
        <w:rPr>
          <w:i/>
          <w:noProof/>
        </w:rPr>
        <w:t>J Am Coll Cardiol</w:t>
      </w:r>
      <w:r w:rsidRPr="00C67218">
        <w:rPr>
          <w:noProof/>
        </w:rPr>
        <w:t xml:space="preserve"> 2005;45(8):1318-21. doi: 10.1016/j.jacc.2005.02.006</w:t>
      </w:r>
    </w:p>
    <w:p w14:paraId="235C4FFC" w14:textId="77777777" w:rsidR="00C67218" w:rsidRPr="00C67218" w:rsidRDefault="00C67218" w:rsidP="00C67218">
      <w:pPr>
        <w:pStyle w:val="EndNoteBibliography"/>
        <w:ind w:left="720" w:hanging="720"/>
        <w:rPr>
          <w:noProof/>
        </w:rPr>
      </w:pPr>
      <w:r w:rsidRPr="00C67218">
        <w:rPr>
          <w:noProof/>
        </w:rPr>
        <w:t xml:space="preserve">44. Johnson JN, Ackerman MJ. Competitive sports participation in athletes with congenital long QT syndrome. </w:t>
      </w:r>
      <w:r w:rsidRPr="00C67218">
        <w:rPr>
          <w:i/>
          <w:noProof/>
        </w:rPr>
        <w:t>JAMA</w:t>
      </w:r>
      <w:r w:rsidRPr="00C67218">
        <w:rPr>
          <w:noProof/>
        </w:rPr>
        <w:t xml:space="preserve"> 2012;308(8):764-5. doi: 10.1001/jama.2012.9334</w:t>
      </w:r>
    </w:p>
    <w:p w14:paraId="54F6B88F" w14:textId="77777777" w:rsidR="00C67218" w:rsidRPr="00C67218" w:rsidRDefault="00C67218" w:rsidP="00C67218">
      <w:pPr>
        <w:pStyle w:val="EndNoteBibliography"/>
        <w:ind w:left="720" w:hanging="720"/>
        <w:rPr>
          <w:noProof/>
        </w:rPr>
      </w:pPr>
      <w:r w:rsidRPr="00C67218">
        <w:rPr>
          <w:noProof/>
        </w:rPr>
        <w:t xml:space="preserve">45. Johnson JN, Ackerman MJ. Return to play? Athletes with congenital long QT syndrome. </w:t>
      </w:r>
      <w:r w:rsidRPr="00C67218">
        <w:rPr>
          <w:i/>
          <w:noProof/>
        </w:rPr>
        <w:t>Br J Sports Med</w:t>
      </w:r>
      <w:r w:rsidRPr="00C67218">
        <w:rPr>
          <w:noProof/>
        </w:rPr>
        <w:t xml:space="preserve"> 2013;47(1):28-33. doi: 10.1136/bjsports-2012-091751</w:t>
      </w:r>
    </w:p>
    <w:p w14:paraId="10EC714A" w14:textId="77777777" w:rsidR="00C67218" w:rsidRPr="00C67218" w:rsidRDefault="00C67218" w:rsidP="00C67218">
      <w:pPr>
        <w:pStyle w:val="EndNoteBibliography"/>
        <w:ind w:left="720" w:hanging="720"/>
        <w:rPr>
          <w:noProof/>
        </w:rPr>
      </w:pPr>
      <w:r w:rsidRPr="00C67218">
        <w:rPr>
          <w:noProof/>
        </w:rPr>
        <w:t xml:space="preserve">46. Aziz PF, Sweeten T, Vogel RL, et al. Sports Participation in Genotype Positive Children With Long QT Syndrome. </w:t>
      </w:r>
      <w:r w:rsidRPr="00C67218">
        <w:rPr>
          <w:i/>
          <w:noProof/>
        </w:rPr>
        <w:t>JACC: Clinical Electrophysiology</w:t>
      </w:r>
      <w:r w:rsidRPr="00C67218">
        <w:rPr>
          <w:noProof/>
        </w:rPr>
        <w:t xml:space="preserve"> 2015;1(1):62-70. doi: 10.1016/j.jacep.2015.03.006</w:t>
      </w:r>
    </w:p>
    <w:p w14:paraId="26213B22" w14:textId="77777777" w:rsidR="00C67218" w:rsidRPr="00C67218" w:rsidRDefault="00C67218" w:rsidP="00C67218">
      <w:pPr>
        <w:pStyle w:val="EndNoteBibliography"/>
        <w:ind w:left="720" w:hanging="720"/>
        <w:rPr>
          <w:noProof/>
        </w:rPr>
      </w:pPr>
      <w:r w:rsidRPr="00C67218">
        <w:rPr>
          <w:noProof/>
        </w:rPr>
        <w:t xml:space="preserve">47. Ackerman MJ, Zipes DP, Kovacs RJ, et al. Eligibility and Disqualification Recommendations for Competitive Athletes With Cardiovascular Abnormalities: Task Force 10: The Cardiac Channelopathies: A Scientific Statement From the American Heart Association and American College of Cardiology. </w:t>
      </w:r>
      <w:r w:rsidRPr="00C67218">
        <w:rPr>
          <w:i/>
          <w:noProof/>
        </w:rPr>
        <w:t>J Am Coll Cardiol</w:t>
      </w:r>
      <w:r w:rsidRPr="00C67218">
        <w:rPr>
          <w:noProof/>
        </w:rPr>
        <w:t xml:space="preserve"> 2015;66(21):2424-8. doi: 10.1016/j.jacc.2015.09.042</w:t>
      </w:r>
    </w:p>
    <w:p w14:paraId="0826B35D" w14:textId="77777777" w:rsidR="00C67218" w:rsidRPr="00C67218" w:rsidRDefault="00C67218" w:rsidP="00C67218">
      <w:pPr>
        <w:pStyle w:val="EndNoteBibliography"/>
        <w:ind w:left="720" w:hanging="720"/>
        <w:rPr>
          <w:noProof/>
        </w:rPr>
      </w:pPr>
      <w:r w:rsidRPr="00C67218">
        <w:rPr>
          <w:noProof/>
        </w:rPr>
        <w:t xml:space="preserve">48. Ackerman MJ, Tester DJ, Porter CJ. Swimming, a gene-specific arrhythmogenic trigger for inherited long QT syndrome. </w:t>
      </w:r>
      <w:r w:rsidRPr="00C67218">
        <w:rPr>
          <w:i/>
          <w:noProof/>
        </w:rPr>
        <w:t>Mayo Clin Proc</w:t>
      </w:r>
      <w:r w:rsidRPr="00C67218">
        <w:rPr>
          <w:noProof/>
        </w:rPr>
        <w:t xml:space="preserve"> 1999;74(11):1088-94.</w:t>
      </w:r>
    </w:p>
    <w:p w14:paraId="24B489BB" w14:textId="77777777" w:rsidR="00C67218" w:rsidRPr="00C67218" w:rsidRDefault="00C67218" w:rsidP="00C67218">
      <w:pPr>
        <w:pStyle w:val="EndNoteBibliography"/>
        <w:ind w:left="720" w:hanging="720"/>
        <w:rPr>
          <w:noProof/>
        </w:rPr>
      </w:pPr>
      <w:r w:rsidRPr="00C67218">
        <w:rPr>
          <w:noProof/>
        </w:rPr>
        <w:t xml:space="preserve">49. Priori SG, Blomström-Lundqvist C, Mazzanti A, et al. 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 Endorsed by: Association for European Paediatric and Congenital Cardiology (AEPC). </w:t>
      </w:r>
      <w:r w:rsidRPr="00C67218">
        <w:rPr>
          <w:i/>
          <w:noProof/>
        </w:rPr>
        <w:t>Eur Heart J</w:t>
      </w:r>
      <w:r w:rsidRPr="00C67218">
        <w:rPr>
          <w:noProof/>
        </w:rPr>
        <w:t xml:space="preserve"> 2015;36(41):2793-867. doi: 10.1093/eurheartj/ehv316</w:t>
      </w:r>
    </w:p>
    <w:p w14:paraId="08074EC1" w14:textId="77777777" w:rsidR="00C67218" w:rsidRPr="00C67218" w:rsidRDefault="00C67218" w:rsidP="00C67218">
      <w:pPr>
        <w:pStyle w:val="EndNoteBibliography"/>
        <w:ind w:left="720" w:hanging="720"/>
        <w:rPr>
          <w:noProof/>
        </w:rPr>
      </w:pPr>
      <w:r w:rsidRPr="00C67218">
        <w:rPr>
          <w:noProof/>
        </w:rPr>
        <w:t xml:space="preserve">50. Makimoto H, Nakagawa E, Takaki H, et al. Augmented ST-segment elevation during recovery from exercise predicts cardiac events in patients with Brugada syndrome. </w:t>
      </w:r>
      <w:r w:rsidRPr="00C67218">
        <w:rPr>
          <w:i/>
          <w:noProof/>
        </w:rPr>
        <w:t>J Am Coll Cardiol</w:t>
      </w:r>
      <w:r w:rsidRPr="00C67218">
        <w:rPr>
          <w:noProof/>
        </w:rPr>
        <w:t xml:space="preserve"> 2010;56(19):1576-84. doi: 10.1016/j.jacc.2010.06.033</w:t>
      </w:r>
    </w:p>
    <w:p w14:paraId="5D2A547D" w14:textId="77777777" w:rsidR="00C67218" w:rsidRPr="00C67218" w:rsidRDefault="00C67218" w:rsidP="00C67218">
      <w:pPr>
        <w:pStyle w:val="EndNoteBibliography"/>
        <w:ind w:left="720" w:hanging="720"/>
        <w:rPr>
          <w:noProof/>
        </w:rPr>
      </w:pPr>
      <w:r w:rsidRPr="00C67218">
        <w:rPr>
          <w:noProof/>
        </w:rPr>
        <w:t xml:space="preserve">51. Grimster A, Segal OR, Behr ER. Type I Brugada electrocardiogram pattern during the recovery phase of exercise testing. </w:t>
      </w:r>
      <w:r w:rsidRPr="00C67218">
        <w:rPr>
          <w:i/>
          <w:noProof/>
        </w:rPr>
        <w:t>Europace</w:t>
      </w:r>
      <w:r w:rsidRPr="00C67218">
        <w:rPr>
          <w:noProof/>
        </w:rPr>
        <w:t xml:space="preserve"> 2008;10(7):897-8. doi: 10.1093/europace/eun101</w:t>
      </w:r>
    </w:p>
    <w:p w14:paraId="037F7066" w14:textId="77777777" w:rsidR="00C67218" w:rsidRPr="00C67218" w:rsidRDefault="00C67218" w:rsidP="00C67218">
      <w:pPr>
        <w:pStyle w:val="EndNoteBibliography"/>
        <w:ind w:left="720" w:hanging="720"/>
        <w:rPr>
          <w:noProof/>
        </w:rPr>
      </w:pPr>
      <w:r w:rsidRPr="00C67218">
        <w:rPr>
          <w:noProof/>
        </w:rPr>
        <w:t xml:space="preserve">52. Papadakis M, Petzer E, Sharma S. Unmasking of the Brugada phenotype during exercise testing and its association with ventricular arrhythmia on the recovery phase. </w:t>
      </w:r>
      <w:r w:rsidRPr="00C67218">
        <w:rPr>
          <w:i/>
          <w:noProof/>
        </w:rPr>
        <w:t>Heart</w:t>
      </w:r>
      <w:r w:rsidRPr="00C67218">
        <w:rPr>
          <w:noProof/>
        </w:rPr>
        <w:t xml:space="preserve"> 2009;95(24):2022. doi: 10.1136/hrt.2009.174052</w:t>
      </w:r>
    </w:p>
    <w:p w14:paraId="7DF48BC9" w14:textId="77777777" w:rsidR="00C67218" w:rsidRPr="00C67218" w:rsidRDefault="00C67218" w:rsidP="00C67218">
      <w:pPr>
        <w:pStyle w:val="EndNoteBibliography"/>
        <w:ind w:left="720" w:hanging="720"/>
        <w:rPr>
          <w:noProof/>
        </w:rPr>
      </w:pPr>
      <w:r w:rsidRPr="00C67218">
        <w:rPr>
          <w:noProof/>
        </w:rPr>
        <w:t xml:space="preserve">53. Mohamed U, Gollob MH, Gow RM, et al. Sudden cardiac death despite an implantable cardioverter-defibrillator in a young female with catecholaminergic ventricular tachycardia. </w:t>
      </w:r>
      <w:r w:rsidRPr="00C67218">
        <w:rPr>
          <w:i/>
          <w:noProof/>
        </w:rPr>
        <w:t>Heart Rhythm</w:t>
      </w:r>
      <w:r w:rsidRPr="00C67218">
        <w:rPr>
          <w:noProof/>
        </w:rPr>
        <w:t xml:space="preserve"> 2006;3(12):1486-9. doi: 10.1016/j.hrthm.2006.08.018</w:t>
      </w:r>
    </w:p>
    <w:p w14:paraId="4D8AFDAF" w14:textId="77777777" w:rsidR="00C67218" w:rsidRPr="00C67218" w:rsidRDefault="00C67218" w:rsidP="00C67218">
      <w:pPr>
        <w:pStyle w:val="EndNoteBibliography"/>
        <w:ind w:left="720" w:hanging="720"/>
        <w:rPr>
          <w:noProof/>
        </w:rPr>
      </w:pPr>
      <w:r w:rsidRPr="00C67218">
        <w:rPr>
          <w:noProof/>
        </w:rPr>
        <w:t xml:space="preserve">54. Pizzale S, Gollob MH, Gow R, et al. Sudden death in a young man with catecholaminergic polymorphic ventricular tachycardia and paroxysmal atrial fibrillation. </w:t>
      </w:r>
      <w:r w:rsidRPr="00C67218">
        <w:rPr>
          <w:i/>
          <w:noProof/>
        </w:rPr>
        <w:t>J Cardiovasc Electrophysiol</w:t>
      </w:r>
      <w:r w:rsidRPr="00C67218">
        <w:rPr>
          <w:noProof/>
        </w:rPr>
        <w:t xml:space="preserve"> 2008;19(12):1319-21. doi: 10.1111/j.1540-8167.2008.01211.x</w:t>
      </w:r>
    </w:p>
    <w:p w14:paraId="5AD82F00" w14:textId="77777777" w:rsidR="00C67218" w:rsidRPr="00C67218" w:rsidRDefault="00C67218" w:rsidP="00C67218">
      <w:pPr>
        <w:pStyle w:val="EndNoteBibliography"/>
        <w:ind w:left="720" w:hanging="720"/>
        <w:rPr>
          <w:noProof/>
        </w:rPr>
      </w:pPr>
      <w:r w:rsidRPr="00C67218">
        <w:rPr>
          <w:noProof/>
        </w:rPr>
        <w:t xml:space="preserve">55. Roses-Noguer F, Jarman JW, Clague JR, et al. Outcomes of defibrillator therapy in catecholaminergic polymorphic ventricular tachycardia. </w:t>
      </w:r>
      <w:r w:rsidRPr="00C67218">
        <w:rPr>
          <w:i/>
          <w:noProof/>
        </w:rPr>
        <w:t>Heart Rhythm</w:t>
      </w:r>
      <w:r w:rsidRPr="00C67218">
        <w:rPr>
          <w:noProof/>
        </w:rPr>
        <w:t xml:space="preserve"> 2014;11(1):58-66. doi: 10.1016/j.hrthm.2013.10.027</w:t>
      </w:r>
    </w:p>
    <w:p w14:paraId="60D6A42D" w14:textId="77777777" w:rsidR="00C67218" w:rsidRPr="00C67218" w:rsidRDefault="00C67218" w:rsidP="00C67218">
      <w:pPr>
        <w:pStyle w:val="EndNoteBibliography"/>
        <w:ind w:left="720" w:hanging="720"/>
        <w:rPr>
          <w:noProof/>
        </w:rPr>
      </w:pPr>
      <w:r w:rsidRPr="00C67218">
        <w:rPr>
          <w:noProof/>
        </w:rPr>
        <w:lastRenderedPageBreak/>
        <w:t xml:space="preserve">56. Miyake CY, Webster G, Czosek RJ, et al. Efficacy of implantable cardioverter defibrillators in young patients with catecholaminergic polymorphic ventricular tachycardia: success depends on substrate. </w:t>
      </w:r>
      <w:r w:rsidRPr="00C67218">
        <w:rPr>
          <w:i/>
          <w:noProof/>
        </w:rPr>
        <w:t>Circ Arrhythm Electrophysiol</w:t>
      </w:r>
      <w:r w:rsidRPr="00C67218">
        <w:rPr>
          <w:noProof/>
        </w:rPr>
        <w:t xml:space="preserve"> 2013;6(3):579-87. doi: 10.1161/CIRCEP.113.000170</w:t>
      </w:r>
    </w:p>
    <w:p w14:paraId="0FA04457" w14:textId="77777777" w:rsidR="00C67218" w:rsidRPr="00C67218" w:rsidRDefault="00C67218" w:rsidP="00C67218">
      <w:pPr>
        <w:pStyle w:val="EndNoteBibliography"/>
        <w:ind w:left="720" w:hanging="720"/>
        <w:rPr>
          <w:noProof/>
        </w:rPr>
      </w:pPr>
      <w:r w:rsidRPr="00C67218">
        <w:rPr>
          <w:noProof/>
        </w:rPr>
        <w:t xml:space="preserve">57. Marai I, Khoury A, Suleiman M, et al. Importance of ventricular tachycardia storms not terminated by implantable cardioverter defibrillators shocks in patients with CASQ2 associated catecholaminergic polymorphic ventricular tachycardia. </w:t>
      </w:r>
      <w:r w:rsidRPr="00C67218">
        <w:rPr>
          <w:i/>
          <w:noProof/>
        </w:rPr>
        <w:t>Am J Cardiol</w:t>
      </w:r>
      <w:r w:rsidRPr="00C67218">
        <w:rPr>
          <w:noProof/>
        </w:rPr>
        <w:t xml:space="preserve"> 2012;110(1):72-6. doi: 10.1016/j.amjcard.2012.02.049</w:t>
      </w:r>
    </w:p>
    <w:p w14:paraId="1761913C" w14:textId="77777777" w:rsidR="00C67218" w:rsidRPr="00C67218" w:rsidRDefault="00C67218" w:rsidP="00C67218">
      <w:pPr>
        <w:pStyle w:val="EndNoteBibliography"/>
        <w:ind w:left="720" w:hanging="720"/>
        <w:rPr>
          <w:noProof/>
        </w:rPr>
      </w:pPr>
      <w:r w:rsidRPr="00C67218">
        <w:rPr>
          <w:noProof/>
        </w:rPr>
        <w:t xml:space="preserve">58. Abdulla J, Nielsen JR. Is the risk of atrial fibrillation higher in athletes than in the general population? A systematic review and meta-analysis. </w:t>
      </w:r>
      <w:r w:rsidRPr="00C67218">
        <w:rPr>
          <w:i/>
          <w:noProof/>
        </w:rPr>
        <w:t>Europace</w:t>
      </w:r>
      <w:r w:rsidRPr="00C67218">
        <w:rPr>
          <w:noProof/>
        </w:rPr>
        <w:t xml:space="preserve"> 2009;11(9):1156-9. doi: 10.1093/europace/eup197</w:t>
      </w:r>
    </w:p>
    <w:p w14:paraId="0B05F2F2" w14:textId="77777777" w:rsidR="00C67218" w:rsidRPr="00C67218" w:rsidRDefault="00C67218" w:rsidP="00C67218">
      <w:pPr>
        <w:pStyle w:val="EndNoteBibliography"/>
        <w:ind w:left="720" w:hanging="720"/>
        <w:rPr>
          <w:noProof/>
        </w:rPr>
      </w:pPr>
      <w:r w:rsidRPr="00C67218">
        <w:rPr>
          <w:noProof/>
        </w:rPr>
        <w:t xml:space="preserve">59. Furlanello F, Bertoldi A, Dallago M, et al. Atrial fibrillation in elite athletes. </w:t>
      </w:r>
      <w:r w:rsidRPr="00C67218">
        <w:rPr>
          <w:i/>
          <w:noProof/>
        </w:rPr>
        <w:t>J Cardiovasc Electrophysiol</w:t>
      </w:r>
      <w:r w:rsidRPr="00C67218">
        <w:rPr>
          <w:noProof/>
        </w:rPr>
        <w:t xml:space="preserve"> 1998;9(8 Suppl):S63-8.</w:t>
      </w:r>
    </w:p>
    <w:p w14:paraId="4AF162E5" w14:textId="77777777" w:rsidR="00C67218" w:rsidRPr="00C67218" w:rsidRDefault="00C67218" w:rsidP="00C67218">
      <w:pPr>
        <w:pStyle w:val="EndNoteBibliography"/>
        <w:ind w:left="720" w:hanging="720"/>
        <w:rPr>
          <w:noProof/>
        </w:rPr>
      </w:pPr>
      <w:r w:rsidRPr="00C67218">
        <w:rPr>
          <w:noProof/>
        </w:rPr>
        <w:t xml:space="preserve">60. Grimsmo J, Grundvold I, Maehlum S, et al. High prevalence of atrial fibrillation in long-term endurance cross-country skiers: echocardiographic findings and possible predictors--a 28-30 years follow-up study. </w:t>
      </w:r>
      <w:r w:rsidRPr="00C67218">
        <w:rPr>
          <w:i/>
          <w:noProof/>
        </w:rPr>
        <w:t>Eur J Cardiovasc Prev Rehabil</w:t>
      </w:r>
      <w:r w:rsidRPr="00C67218">
        <w:rPr>
          <w:noProof/>
        </w:rPr>
        <w:t xml:space="preserve"> 2010;17(1):100-5. doi: 10.1097/HJR.0b013e32833226be</w:t>
      </w:r>
    </w:p>
    <w:p w14:paraId="4E58270A" w14:textId="77777777" w:rsidR="00C67218" w:rsidRPr="00C67218" w:rsidRDefault="00C67218" w:rsidP="00C67218">
      <w:pPr>
        <w:pStyle w:val="EndNoteBibliography"/>
        <w:ind w:left="720" w:hanging="720"/>
        <w:rPr>
          <w:noProof/>
        </w:rPr>
      </w:pPr>
      <w:r w:rsidRPr="00C67218">
        <w:rPr>
          <w:noProof/>
        </w:rPr>
        <w:t xml:space="preserve">61. Camm AJ, Kirchhof P, Lip GY, et al. Guidelines for the management of atrial fibrillation: the Task Force for the Management of Atrial Fibrillation of the European Society of Cardiology (ESC). </w:t>
      </w:r>
      <w:r w:rsidRPr="00C67218">
        <w:rPr>
          <w:i/>
          <w:noProof/>
        </w:rPr>
        <w:t>Eur Heart J</w:t>
      </w:r>
      <w:r w:rsidRPr="00C67218">
        <w:rPr>
          <w:noProof/>
        </w:rPr>
        <w:t xml:space="preserve"> 2010;31(19):2369-429. doi: 10.1093/eurheartj/ehq278</w:t>
      </w:r>
    </w:p>
    <w:p w14:paraId="49F75248" w14:textId="77777777" w:rsidR="00C67218" w:rsidRPr="00C67218" w:rsidRDefault="00C67218" w:rsidP="00C67218">
      <w:pPr>
        <w:pStyle w:val="EndNoteBibliography"/>
        <w:ind w:left="720" w:hanging="720"/>
        <w:rPr>
          <w:noProof/>
        </w:rPr>
      </w:pPr>
      <w:r w:rsidRPr="00C67218">
        <w:rPr>
          <w:noProof/>
        </w:rPr>
        <w:t xml:space="preserve">62. Koopman P, Nuyens D, Garweg C, et al. Efficacy of radiofrequency catheter ablation in athletes with atrial fibrillation. </w:t>
      </w:r>
      <w:r w:rsidRPr="00C67218">
        <w:rPr>
          <w:i/>
          <w:noProof/>
        </w:rPr>
        <w:t>Europace</w:t>
      </w:r>
      <w:r w:rsidRPr="00C67218">
        <w:rPr>
          <w:noProof/>
        </w:rPr>
        <w:t xml:space="preserve"> 2011;13(10):1386-93. doi: 10.1093/europace/eur142</w:t>
      </w:r>
    </w:p>
    <w:p w14:paraId="3388FB12" w14:textId="77777777" w:rsidR="00C67218" w:rsidRPr="00C67218" w:rsidRDefault="00C67218" w:rsidP="00C67218">
      <w:pPr>
        <w:pStyle w:val="EndNoteBibliography"/>
        <w:ind w:left="720" w:hanging="720"/>
        <w:rPr>
          <w:noProof/>
        </w:rPr>
      </w:pPr>
      <w:r w:rsidRPr="00C67218">
        <w:rPr>
          <w:noProof/>
        </w:rPr>
        <w:t xml:space="preserve">63. Furlanello F, Lupo P, Pittalis M, et al. Radiofrequency catheter ablation of atrial fibrillation in athletes referred for disabling symptoms preventing usual training schedule and sport competition. </w:t>
      </w:r>
      <w:r w:rsidRPr="00C67218">
        <w:rPr>
          <w:i/>
          <w:noProof/>
        </w:rPr>
        <w:t>J Cardiovasc Electrophysiol</w:t>
      </w:r>
      <w:r w:rsidRPr="00C67218">
        <w:rPr>
          <w:noProof/>
        </w:rPr>
        <w:t xml:space="preserve"> 2008;19(5):457-62. doi: 10.1111/j.1540-8167.2007.01077.x</w:t>
      </w:r>
    </w:p>
    <w:p w14:paraId="259DF9E9" w14:textId="77777777" w:rsidR="00C67218" w:rsidRPr="00C67218" w:rsidRDefault="00C67218" w:rsidP="00C67218">
      <w:pPr>
        <w:pStyle w:val="EndNoteBibliography"/>
        <w:ind w:left="720" w:hanging="720"/>
        <w:rPr>
          <w:noProof/>
        </w:rPr>
      </w:pPr>
      <w:r w:rsidRPr="00C67218">
        <w:rPr>
          <w:noProof/>
        </w:rPr>
        <w:t xml:space="preserve">64. Fischer B, Jaïs P, Shah D, et al. Radiofrequency catheter ablation of common atrial flutter in 200 patients. </w:t>
      </w:r>
      <w:r w:rsidRPr="00C67218">
        <w:rPr>
          <w:i/>
          <w:noProof/>
        </w:rPr>
        <w:t>J Cardiovasc Electrophysiol</w:t>
      </w:r>
      <w:r w:rsidRPr="00C67218">
        <w:rPr>
          <w:noProof/>
        </w:rPr>
        <w:t xml:space="preserve"> 1996;7(12):1225-33.</w:t>
      </w:r>
    </w:p>
    <w:p w14:paraId="013E94F1" w14:textId="77777777" w:rsidR="00C67218" w:rsidRPr="00C67218" w:rsidRDefault="00C67218" w:rsidP="00C67218">
      <w:pPr>
        <w:pStyle w:val="EndNoteBibliography"/>
        <w:ind w:left="720" w:hanging="720"/>
        <w:rPr>
          <w:noProof/>
        </w:rPr>
      </w:pPr>
      <w:r w:rsidRPr="00C67218">
        <w:rPr>
          <w:noProof/>
        </w:rPr>
        <w:t xml:space="preserve">65. Natale A, Newby KH, Pisanó E, et al. Prospective randomized comparison of antiarrhythmic therapy versus first-line radiofrequency ablation in patients with atrial flutter. </w:t>
      </w:r>
      <w:r w:rsidRPr="00C67218">
        <w:rPr>
          <w:i/>
          <w:noProof/>
        </w:rPr>
        <w:t>J Am Coll Cardiol</w:t>
      </w:r>
      <w:r w:rsidRPr="00C67218">
        <w:rPr>
          <w:noProof/>
        </w:rPr>
        <w:t xml:space="preserve"> 2000;35(7):1898-904.</w:t>
      </w:r>
    </w:p>
    <w:p w14:paraId="7F791F70" w14:textId="77777777" w:rsidR="00C67218" w:rsidRPr="00C67218" w:rsidRDefault="00C67218" w:rsidP="00C67218">
      <w:pPr>
        <w:pStyle w:val="EndNoteBibliography"/>
        <w:ind w:left="720" w:hanging="720"/>
        <w:rPr>
          <w:noProof/>
        </w:rPr>
      </w:pPr>
      <w:r w:rsidRPr="00C67218">
        <w:rPr>
          <w:noProof/>
        </w:rPr>
        <w:t xml:space="preserve">66. Lee GK, Klarich KW, Grogan M, et al. Premature ventricular contraction-induced cardiomyopathy: a treatable condition. </w:t>
      </w:r>
      <w:r w:rsidRPr="00C67218">
        <w:rPr>
          <w:i/>
          <w:noProof/>
        </w:rPr>
        <w:t>Circ Arrhythm Electrophysiol</w:t>
      </w:r>
      <w:r w:rsidRPr="00C67218">
        <w:rPr>
          <w:noProof/>
        </w:rPr>
        <w:t xml:space="preserve"> 2012;5(1):229-36. doi: 10.1161/CIRCEP.111.963348</w:t>
      </w:r>
    </w:p>
    <w:p w14:paraId="3B9A5F99" w14:textId="77777777" w:rsidR="00C67218" w:rsidRPr="00C67218" w:rsidRDefault="00C67218" w:rsidP="00C67218">
      <w:pPr>
        <w:pStyle w:val="EndNoteBibliography"/>
        <w:ind w:left="720" w:hanging="720"/>
        <w:rPr>
          <w:noProof/>
        </w:rPr>
      </w:pPr>
      <w:r w:rsidRPr="00C67218">
        <w:rPr>
          <w:noProof/>
        </w:rPr>
        <w:t xml:space="preserve">67. Bertrand PB, Grieten L, De Meester P, et al. Etiology and relevance of the figure-of-eight artifact on echocardiography after percutaneous left atrial appendage closure with the Amplatzer Cardiac Plug. </w:t>
      </w:r>
      <w:r w:rsidRPr="00C67218">
        <w:rPr>
          <w:i/>
          <w:noProof/>
        </w:rPr>
        <w:t>J Am Soc Echocardiogr</w:t>
      </w:r>
      <w:r w:rsidRPr="00C67218">
        <w:rPr>
          <w:noProof/>
        </w:rPr>
        <w:t xml:space="preserve"> 2014;27(3):323-8.e1. doi: 10.1016/j.echo.2013.11.001</w:t>
      </w:r>
    </w:p>
    <w:p w14:paraId="47669E21" w14:textId="77777777" w:rsidR="00C67218" w:rsidRPr="00C67218" w:rsidRDefault="00C67218" w:rsidP="00C67218">
      <w:pPr>
        <w:pStyle w:val="EndNoteBibliography"/>
        <w:ind w:left="720" w:hanging="720"/>
        <w:rPr>
          <w:noProof/>
        </w:rPr>
      </w:pPr>
      <w:r w:rsidRPr="00C67218">
        <w:rPr>
          <w:noProof/>
        </w:rPr>
        <w:t xml:space="preserve">68. Pate RR, Pratt M, Blair SN, et al. Physical activity and public health. A recommendation from the Centers for Disease Control and Prevention and the American College of Sports Medicine. </w:t>
      </w:r>
      <w:r w:rsidRPr="00C67218">
        <w:rPr>
          <w:i/>
          <w:noProof/>
        </w:rPr>
        <w:t>JAMA</w:t>
      </w:r>
      <w:r w:rsidRPr="00C67218">
        <w:rPr>
          <w:noProof/>
        </w:rPr>
        <w:t xml:space="preserve"> 1995;273(5):402-7. [published Online First: 1995/02/01]</w:t>
      </w:r>
    </w:p>
    <w:p w14:paraId="64EEEBA1" w14:textId="77777777" w:rsidR="00C67218" w:rsidRPr="00C67218" w:rsidRDefault="00C67218" w:rsidP="00C67218">
      <w:pPr>
        <w:pStyle w:val="EndNoteBibliography"/>
        <w:ind w:left="720" w:hanging="720"/>
        <w:rPr>
          <w:noProof/>
        </w:rPr>
      </w:pPr>
      <w:r w:rsidRPr="00C67218">
        <w:rPr>
          <w:noProof/>
        </w:rPr>
        <w:t xml:space="preserve">69. Finocchiaro G, Sharma S. The Safety of Exercise in Individuals With Cardiomyopathy. </w:t>
      </w:r>
      <w:r w:rsidRPr="00C67218">
        <w:rPr>
          <w:i/>
          <w:noProof/>
        </w:rPr>
        <w:t>Can J Cardiol</w:t>
      </w:r>
      <w:r w:rsidRPr="00C67218">
        <w:rPr>
          <w:noProof/>
        </w:rPr>
        <w:t xml:space="preserve"> 2016;32(4):467-74. doi: 10.1016/j.cjca.2015.12.005</w:t>
      </w:r>
    </w:p>
    <w:p w14:paraId="28517746" w14:textId="77777777" w:rsidR="00C67218" w:rsidRPr="00C67218" w:rsidRDefault="00C67218" w:rsidP="00C67218">
      <w:pPr>
        <w:pStyle w:val="EndNoteBibliography"/>
        <w:ind w:left="720" w:hanging="720"/>
        <w:rPr>
          <w:noProof/>
        </w:rPr>
      </w:pPr>
      <w:r w:rsidRPr="00C67218">
        <w:rPr>
          <w:noProof/>
        </w:rPr>
        <w:lastRenderedPageBreak/>
        <w:t xml:space="preserve">70. Johnston AP, De Lisio M, Parise G. Resistance training, sarcopenia, and the mitochondrial theory of aging. </w:t>
      </w:r>
      <w:r w:rsidRPr="00C67218">
        <w:rPr>
          <w:i/>
          <w:noProof/>
        </w:rPr>
        <w:t>Appl Physiol Nutr Metab</w:t>
      </w:r>
      <w:r w:rsidRPr="00C67218">
        <w:rPr>
          <w:noProof/>
        </w:rPr>
        <w:t xml:space="preserve"> 2008;33(1):191-9. doi: 10.1139/H07-141</w:t>
      </w:r>
    </w:p>
    <w:p w14:paraId="12660B79" w14:textId="6ED624DF" w:rsidR="00FA7A11" w:rsidRDefault="002078ED" w:rsidP="007E47D9">
      <w:pPr>
        <w:spacing w:line="480" w:lineRule="auto"/>
        <w:rPr>
          <w:rFonts w:cs="Arial"/>
        </w:rPr>
      </w:pPr>
      <w:r>
        <w:rPr>
          <w:rFonts w:cs="Arial"/>
        </w:rPr>
        <w:fldChar w:fldCharType="end"/>
      </w:r>
    </w:p>
    <w:p w14:paraId="07AF8879" w14:textId="421653D1" w:rsidR="009F6BEE" w:rsidRDefault="009F6BEE" w:rsidP="007E47D9">
      <w:pPr>
        <w:spacing w:line="480" w:lineRule="auto"/>
        <w:rPr>
          <w:rFonts w:cs="Arial"/>
        </w:rPr>
      </w:pPr>
      <w:r>
        <w:rPr>
          <w:rFonts w:ascii="SegoeUI" w:hAnsi="SegoeUI" w:cs="SegoeUI"/>
          <w:color w:val="191919"/>
          <w:sz w:val="26"/>
          <w:szCs w:val="26"/>
        </w:rPr>
        <w:t xml:space="preserve">The Corresponding Author has the right to grant on behalf of all authors and does grant on behalf of all authors, an exclusive </w:t>
      </w:r>
      <w:proofErr w:type="spellStart"/>
      <w:r>
        <w:rPr>
          <w:rFonts w:ascii="SegoeUI" w:hAnsi="SegoeUI" w:cs="SegoeUI"/>
          <w:color w:val="191919"/>
          <w:sz w:val="26"/>
          <w:szCs w:val="26"/>
        </w:rPr>
        <w:t>licence</w:t>
      </w:r>
      <w:proofErr w:type="spellEnd"/>
      <w:r>
        <w:rPr>
          <w:rFonts w:ascii="SegoeUI" w:hAnsi="SegoeUI" w:cs="SegoeUI"/>
          <w:color w:val="191919"/>
          <w:sz w:val="26"/>
          <w:szCs w:val="26"/>
        </w:rPr>
        <w:t xml:space="preserve"> (or non exclusive for government employees) on a worldwide basis to the BMJ Publishing Group Ltd and its Licensees to permit this article (if accepted) to be published in HEART editions and any other BMJPGL products to exploit all subsidiary rights.</w:t>
      </w:r>
    </w:p>
    <w:sectPr w:rsidR="009F6BEE" w:rsidSect="00076045">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B876AA" w14:textId="77777777" w:rsidR="00C67218" w:rsidRDefault="00C67218" w:rsidP="003C08F8">
      <w:r>
        <w:separator/>
      </w:r>
    </w:p>
  </w:endnote>
  <w:endnote w:type="continuationSeparator" w:id="0">
    <w:p w14:paraId="7D93C968" w14:textId="77777777" w:rsidR="00C67218" w:rsidRDefault="00C67218" w:rsidP="003C08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egoeUI">
    <w:altName w:val="Cambria"/>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8DD7EF" w14:textId="77777777" w:rsidR="00C67218" w:rsidRDefault="00C67218" w:rsidP="00DC7DF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FF2DD4" w14:textId="77777777" w:rsidR="00C67218" w:rsidRDefault="00C67218" w:rsidP="003C08F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9B480" w14:textId="77777777" w:rsidR="00C67218" w:rsidRDefault="00C67218" w:rsidP="00DC7DF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3988">
      <w:rPr>
        <w:rStyle w:val="PageNumber"/>
        <w:noProof/>
      </w:rPr>
      <w:t>16</w:t>
    </w:r>
    <w:r>
      <w:rPr>
        <w:rStyle w:val="PageNumber"/>
      </w:rPr>
      <w:fldChar w:fldCharType="end"/>
    </w:r>
  </w:p>
  <w:p w14:paraId="4881A166" w14:textId="77777777" w:rsidR="00C67218" w:rsidRDefault="00C67218" w:rsidP="003C08F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9EA49B" w14:textId="77777777" w:rsidR="00C67218" w:rsidRDefault="00C67218" w:rsidP="003C08F8">
      <w:r>
        <w:separator/>
      </w:r>
    </w:p>
  </w:footnote>
  <w:footnote w:type="continuationSeparator" w:id="0">
    <w:p w14:paraId="1D98873A" w14:textId="77777777" w:rsidR="00C67218" w:rsidRDefault="00C67218" w:rsidP="003C08F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BB0061"/>
    <w:multiLevelType w:val="hybridMultilevel"/>
    <w:tmpl w:val="7C3CAECC"/>
    <w:lvl w:ilvl="0" w:tplc="EB90835A">
      <w:start w:val="2"/>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41B2A"/>
    <w:rsid w:val="00003A75"/>
    <w:rsid w:val="0001452D"/>
    <w:rsid w:val="0001461B"/>
    <w:rsid w:val="00014FB0"/>
    <w:rsid w:val="000177C5"/>
    <w:rsid w:val="00032FAB"/>
    <w:rsid w:val="0004149C"/>
    <w:rsid w:val="00043A65"/>
    <w:rsid w:val="000447DD"/>
    <w:rsid w:val="00051F51"/>
    <w:rsid w:val="00051FA9"/>
    <w:rsid w:val="00054768"/>
    <w:rsid w:val="0006685A"/>
    <w:rsid w:val="00076045"/>
    <w:rsid w:val="00076743"/>
    <w:rsid w:val="00083D82"/>
    <w:rsid w:val="00084462"/>
    <w:rsid w:val="00090B56"/>
    <w:rsid w:val="000928E6"/>
    <w:rsid w:val="0009319E"/>
    <w:rsid w:val="00093770"/>
    <w:rsid w:val="000A0C49"/>
    <w:rsid w:val="000A1F7A"/>
    <w:rsid w:val="000A6006"/>
    <w:rsid w:val="000A6422"/>
    <w:rsid w:val="000A6AE7"/>
    <w:rsid w:val="000B13E4"/>
    <w:rsid w:val="000B21DD"/>
    <w:rsid w:val="000C18C5"/>
    <w:rsid w:val="000C2ACF"/>
    <w:rsid w:val="000C3DD6"/>
    <w:rsid w:val="000C5D41"/>
    <w:rsid w:val="000D1102"/>
    <w:rsid w:val="000D17CB"/>
    <w:rsid w:val="000D3D52"/>
    <w:rsid w:val="000D3EDC"/>
    <w:rsid w:val="000D61DE"/>
    <w:rsid w:val="000E11E3"/>
    <w:rsid w:val="000E1AB3"/>
    <w:rsid w:val="000F60F6"/>
    <w:rsid w:val="00102A4F"/>
    <w:rsid w:val="001040EC"/>
    <w:rsid w:val="001104BF"/>
    <w:rsid w:val="001164F1"/>
    <w:rsid w:val="00121237"/>
    <w:rsid w:val="001219BF"/>
    <w:rsid w:val="001354AB"/>
    <w:rsid w:val="00136045"/>
    <w:rsid w:val="00140817"/>
    <w:rsid w:val="00140C17"/>
    <w:rsid w:val="001426C6"/>
    <w:rsid w:val="00145926"/>
    <w:rsid w:val="00155C26"/>
    <w:rsid w:val="0016224F"/>
    <w:rsid w:val="00171EF0"/>
    <w:rsid w:val="00174F46"/>
    <w:rsid w:val="00175DC6"/>
    <w:rsid w:val="00183D44"/>
    <w:rsid w:val="00184202"/>
    <w:rsid w:val="00190AE3"/>
    <w:rsid w:val="00190B9E"/>
    <w:rsid w:val="001A07A9"/>
    <w:rsid w:val="001A6E0D"/>
    <w:rsid w:val="001A776A"/>
    <w:rsid w:val="001D0511"/>
    <w:rsid w:val="001D767F"/>
    <w:rsid w:val="001E12F7"/>
    <w:rsid w:val="001E1A92"/>
    <w:rsid w:val="001E332F"/>
    <w:rsid w:val="001E3AAC"/>
    <w:rsid w:val="001E5CE8"/>
    <w:rsid w:val="001F2375"/>
    <w:rsid w:val="001F75EE"/>
    <w:rsid w:val="002046AC"/>
    <w:rsid w:val="002078ED"/>
    <w:rsid w:val="002134BE"/>
    <w:rsid w:val="00222D11"/>
    <w:rsid w:val="0024097A"/>
    <w:rsid w:val="002445F8"/>
    <w:rsid w:val="00247128"/>
    <w:rsid w:val="00250C07"/>
    <w:rsid w:val="00250FA2"/>
    <w:rsid w:val="0025693E"/>
    <w:rsid w:val="00262F85"/>
    <w:rsid w:val="0027220F"/>
    <w:rsid w:val="0027379C"/>
    <w:rsid w:val="00273E1A"/>
    <w:rsid w:val="00283398"/>
    <w:rsid w:val="00287649"/>
    <w:rsid w:val="002879B3"/>
    <w:rsid w:val="00291F7B"/>
    <w:rsid w:val="002974B4"/>
    <w:rsid w:val="002B5477"/>
    <w:rsid w:val="002B5659"/>
    <w:rsid w:val="002C1344"/>
    <w:rsid w:val="002C7E73"/>
    <w:rsid w:val="002D5533"/>
    <w:rsid w:val="002E50B8"/>
    <w:rsid w:val="002F4A9A"/>
    <w:rsid w:val="002F5690"/>
    <w:rsid w:val="003141B3"/>
    <w:rsid w:val="00315194"/>
    <w:rsid w:val="00321969"/>
    <w:rsid w:val="00325416"/>
    <w:rsid w:val="003367CD"/>
    <w:rsid w:val="0034490E"/>
    <w:rsid w:val="00345779"/>
    <w:rsid w:val="00346E8E"/>
    <w:rsid w:val="0035093C"/>
    <w:rsid w:val="003542DF"/>
    <w:rsid w:val="003544AC"/>
    <w:rsid w:val="003604D8"/>
    <w:rsid w:val="00360726"/>
    <w:rsid w:val="00372211"/>
    <w:rsid w:val="0037224A"/>
    <w:rsid w:val="00372296"/>
    <w:rsid w:val="0037297B"/>
    <w:rsid w:val="00376A95"/>
    <w:rsid w:val="003772AD"/>
    <w:rsid w:val="0038190F"/>
    <w:rsid w:val="00386157"/>
    <w:rsid w:val="00392BA4"/>
    <w:rsid w:val="003A00F6"/>
    <w:rsid w:val="003A059E"/>
    <w:rsid w:val="003A1953"/>
    <w:rsid w:val="003B3927"/>
    <w:rsid w:val="003C08F8"/>
    <w:rsid w:val="003C2D63"/>
    <w:rsid w:val="003C796D"/>
    <w:rsid w:val="003D03C6"/>
    <w:rsid w:val="003D180E"/>
    <w:rsid w:val="003D392E"/>
    <w:rsid w:val="003D52F6"/>
    <w:rsid w:val="003E4424"/>
    <w:rsid w:val="003E6C68"/>
    <w:rsid w:val="003F35E9"/>
    <w:rsid w:val="003F3CE9"/>
    <w:rsid w:val="003F4D88"/>
    <w:rsid w:val="003F52BE"/>
    <w:rsid w:val="0040325B"/>
    <w:rsid w:val="00404306"/>
    <w:rsid w:val="00416C89"/>
    <w:rsid w:val="00417BAD"/>
    <w:rsid w:val="00422635"/>
    <w:rsid w:val="004261D6"/>
    <w:rsid w:val="0043477F"/>
    <w:rsid w:val="0043573D"/>
    <w:rsid w:val="00441A8B"/>
    <w:rsid w:val="0044387C"/>
    <w:rsid w:val="004456C4"/>
    <w:rsid w:val="004526C4"/>
    <w:rsid w:val="00462BDD"/>
    <w:rsid w:val="0047233B"/>
    <w:rsid w:val="00472661"/>
    <w:rsid w:val="00474040"/>
    <w:rsid w:val="0047499C"/>
    <w:rsid w:val="0047656D"/>
    <w:rsid w:val="00480666"/>
    <w:rsid w:val="004853AD"/>
    <w:rsid w:val="004954BF"/>
    <w:rsid w:val="004A70A6"/>
    <w:rsid w:val="004B3807"/>
    <w:rsid w:val="004D7149"/>
    <w:rsid w:val="004E1BD2"/>
    <w:rsid w:val="004E379D"/>
    <w:rsid w:val="004E7268"/>
    <w:rsid w:val="005002D2"/>
    <w:rsid w:val="005078AB"/>
    <w:rsid w:val="00513904"/>
    <w:rsid w:val="00513EC4"/>
    <w:rsid w:val="005236A7"/>
    <w:rsid w:val="00530D0B"/>
    <w:rsid w:val="00533608"/>
    <w:rsid w:val="0053639B"/>
    <w:rsid w:val="00537763"/>
    <w:rsid w:val="00545C34"/>
    <w:rsid w:val="00545E38"/>
    <w:rsid w:val="005475B6"/>
    <w:rsid w:val="00557A9B"/>
    <w:rsid w:val="00560CCF"/>
    <w:rsid w:val="00566868"/>
    <w:rsid w:val="00570952"/>
    <w:rsid w:val="0057279A"/>
    <w:rsid w:val="00573FCB"/>
    <w:rsid w:val="0058632A"/>
    <w:rsid w:val="00596841"/>
    <w:rsid w:val="005A4DE3"/>
    <w:rsid w:val="005B32CB"/>
    <w:rsid w:val="005B7B0F"/>
    <w:rsid w:val="005B7F6B"/>
    <w:rsid w:val="005C0A75"/>
    <w:rsid w:val="005C1DA5"/>
    <w:rsid w:val="005C2EF8"/>
    <w:rsid w:val="005C39DB"/>
    <w:rsid w:val="005D161C"/>
    <w:rsid w:val="005D7280"/>
    <w:rsid w:val="005E2288"/>
    <w:rsid w:val="005E51F3"/>
    <w:rsid w:val="005E626C"/>
    <w:rsid w:val="005E7A0B"/>
    <w:rsid w:val="005F0F21"/>
    <w:rsid w:val="005F67B5"/>
    <w:rsid w:val="005F7692"/>
    <w:rsid w:val="00601760"/>
    <w:rsid w:val="0060781B"/>
    <w:rsid w:val="00614F4C"/>
    <w:rsid w:val="0061610C"/>
    <w:rsid w:val="00633E15"/>
    <w:rsid w:val="00644E55"/>
    <w:rsid w:val="00646119"/>
    <w:rsid w:val="00654056"/>
    <w:rsid w:val="00657B6D"/>
    <w:rsid w:val="00672814"/>
    <w:rsid w:val="0067347D"/>
    <w:rsid w:val="00682341"/>
    <w:rsid w:val="0068275E"/>
    <w:rsid w:val="0068313B"/>
    <w:rsid w:val="006873C8"/>
    <w:rsid w:val="00687518"/>
    <w:rsid w:val="006A3202"/>
    <w:rsid w:val="006A4E16"/>
    <w:rsid w:val="006A5BAD"/>
    <w:rsid w:val="006A6617"/>
    <w:rsid w:val="006B2694"/>
    <w:rsid w:val="006B6056"/>
    <w:rsid w:val="006B6145"/>
    <w:rsid w:val="006C0FBB"/>
    <w:rsid w:val="006C3696"/>
    <w:rsid w:val="006E1171"/>
    <w:rsid w:val="006E56A3"/>
    <w:rsid w:val="006F48EB"/>
    <w:rsid w:val="006F7EE5"/>
    <w:rsid w:val="00703039"/>
    <w:rsid w:val="0070447D"/>
    <w:rsid w:val="00723988"/>
    <w:rsid w:val="00725B9A"/>
    <w:rsid w:val="00737F6D"/>
    <w:rsid w:val="00751728"/>
    <w:rsid w:val="00761597"/>
    <w:rsid w:val="007628ED"/>
    <w:rsid w:val="007700E0"/>
    <w:rsid w:val="007867B3"/>
    <w:rsid w:val="007901C9"/>
    <w:rsid w:val="00791991"/>
    <w:rsid w:val="00792220"/>
    <w:rsid w:val="00794039"/>
    <w:rsid w:val="007A0054"/>
    <w:rsid w:val="007A26FD"/>
    <w:rsid w:val="007A4D74"/>
    <w:rsid w:val="007B4857"/>
    <w:rsid w:val="007C110A"/>
    <w:rsid w:val="007C398F"/>
    <w:rsid w:val="007C6F14"/>
    <w:rsid w:val="007C71E9"/>
    <w:rsid w:val="007D28F7"/>
    <w:rsid w:val="007D2CC3"/>
    <w:rsid w:val="007E2A23"/>
    <w:rsid w:val="007E47D9"/>
    <w:rsid w:val="007E4897"/>
    <w:rsid w:val="007E6142"/>
    <w:rsid w:val="007F78CB"/>
    <w:rsid w:val="008023EE"/>
    <w:rsid w:val="00810CCB"/>
    <w:rsid w:val="0082112E"/>
    <w:rsid w:val="00821F9A"/>
    <w:rsid w:val="00822A52"/>
    <w:rsid w:val="0082570B"/>
    <w:rsid w:val="00827093"/>
    <w:rsid w:val="00827613"/>
    <w:rsid w:val="0083018E"/>
    <w:rsid w:val="008364FB"/>
    <w:rsid w:val="00840B9A"/>
    <w:rsid w:val="0084161F"/>
    <w:rsid w:val="00857AC6"/>
    <w:rsid w:val="00860F68"/>
    <w:rsid w:val="00864343"/>
    <w:rsid w:val="00876338"/>
    <w:rsid w:val="008842EF"/>
    <w:rsid w:val="0088543F"/>
    <w:rsid w:val="008859CA"/>
    <w:rsid w:val="00885D89"/>
    <w:rsid w:val="0088602B"/>
    <w:rsid w:val="00887177"/>
    <w:rsid w:val="00894099"/>
    <w:rsid w:val="00894D7D"/>
    <w:rsid w:val="00897BE8"/>
    <w:rsid w:val="008B1CEE"/>
    <w:rsid w:val="008B3A75"/>
    <w:rsid w:val="008B5B3B"/>
    <w:rsid w:val="008B71BC"/>
    <w:rsid w:val="008C2BCE"/>
    <w:rsid w:val="008C3EBB"/>
    <w:rsid w:val="008C538A"/>
    <w:rsid w:val="008C5649"/>
    <w:rsid w:val="008D1070"/>
    <w:rsid w:val="008D5D2A"/>
    <w:rsid w:val="008D7B2C"/>
    <w:rsid w:val="008E1147"/>
    <w:rsid w:val="008E5268"/>
    <w:rsid w:val="008F3348"/>
    <w:rsid w:val="008F3748"/>
    <w:rsid w:val="00900468"/>
    <w:rsid w:val="009024E4"/>
    <w:rsid w:val="00904F58"/>
    <w:rsid w:val="009057C3"/>
    <w:rsid w:val="00905A36"/>
    <w:rsid w:val="00911570"/>
    <w:rsid w:val="009134BA"/>
    <w:rsid w:val="00921B67"/>
    <w:rsid w:val="00921C7B"/>
    <w:rsid w:val="00922A2D"/>
    <w:rsid w:val="00923A73"/>
    <w:rsid w:val="00923FB1"/>
    <w:rsid w:val="00924D02"/>
    <w:rsid w:val="00926AF5"/>
    <w:rsid w:val="00931385"/>
    <w:rsid w:val="00934839"/>
    <w:rsid w:val="0093607D"/>
    <w:rsid w:val="0093724A"/>
    <w:rsid w:val="0094284A"/>
    <w:rsid w:val="00942C11"/>
    <w:rsid w:val="0094388B"/>
    <w:rsid w:val="00945DC0"/>
    <w:rsid w:val="00954A63"/>
    <w:rsid w:val="00956F67"/>
    <w:rsid w:val="00957E51"/>
    <w:rsid w:val="00960100"/>
    <w:rsid w:val="00964C5C"/>
    <w:rsid w:val="00967108"/>
    <w:rsid w:val="00971352"/>
    <w:rsid w:val="00972035"/>
    <w:rsid w:val="0098286D"/>
    <w:rsid w:val="00983F33"/>
    <w:rsid w:val="00986591"/>
    <w:rsid w:val="009907EB"/>
    <w:rsid w:val="00991F39"/>
    <w:rsid w:val="0099529D"/>
    <w:rsid w:val="0099551C"/>
    <w:rsid w:val="009A1AAA"/>
    <w:rsid w:val="009A3C0C"/>
    <w:rsid w:val="009A5E7A"/>
    <w:rsid w:val="009B16BB"/>
    <w:rsid w:val="009B1BF0"/>
    <w:rsid w:val="009B233D"/>
    <w:rsid w:val="009B48F7"/>
    <w:rsid w:val="009C7365"/>
    <w:rsid w:val="009C77D6"/>
    <w:rsid w:val="009D0D10"/>
    <w:rsid w:val="009D1697"/>
    <w:rsid w:val="009D579D"/>
    <w:rsid w:val="009E4585"/>
    <w:rsid w:val="009F6BEE"/>
    <w:rsid w:val="009F734A"/>
    <w:rsid w:val="00A06B5B"/>
    <w:rsid w:val="00A14DF2"/>
    <w:rsid w:val="00A1739F"/>
    <w:rsid w:val="00A21C6F"/>
    <w:rsid w:val="00A25862"/>
    <w:rsid w:val="00A3207E"/>
    <w:rsid w:val="00A3546E"/>
    <w:rsid w:val="00A46874"/>
    <w:rsid w:val="00A46EA8"/>
    <w:rsid w:val="00A52436"/>
    <w:rsid w:val="00A6070A"/>
    <w:rsid w:val="00A65652"/>
    <w:rsid w:val="00A67F64"/>
    <w:rsid w:val="00A71997"/>
    <w:rsid w:val="00A7236A"/>
    <w:rsid w:val="00A86568"/>
    <w:rsid w:val="00A871B9"/>
    <w:rsid w:val="00A87E6D"/>
    <w:rsid w:val="00AA5DAC"/>
    <w:rsid w:val="00AA6434"/>
    <w:rsid w:val="00AB1456"/>
    <w:rsid w:val="00AB286E"/>
    <w:rsid w:val="00AB3E25"/>
    <w:rsid w:val="00AC1513"/>
    <w:rsid w:val="00AC2026"/>
    <w:rsid w:val="00AC40F8"/>
    <w:rsid w:val="00AC4BBC"/>
    <w:rsid w:val="00AD576C"/>
    <w:rsid w:val="00AD706D"/>
    <w:rsid w:val="00AE2ECE"/>
    <w:rsid w:val="00AE4DB0"/>
    <w:rsid w:val="00AE53DA"/>
    <w:rsid w:val="00AE666D"/>
    <w:rsid w:val="00AF179B"/>
    <w:rsid w:val="00AF36AB"/>
    <w:rsid w:val="00AF4141"/>
    <w:rsid w:val="00AF50E1"/>
    <w:rsid w:val="00AF5B34"/>
    <w:rsid w:val="00AF679E"/>
    <w:rsid w:val="00AF7AED"/>
    <w:rsid w:val="00B01739"/>
    <w:rsid w:val="00B06739"/>
    <w:rsid w:val="00B10739"/>
    <w:rsid w:val="00B1265D"/>
    <w:rsid w:val="00B16F89"/>
    <w:rsid w:val="00B31775"/>
    <w:rsid w:val="00B335D2"/>
    <w:rsid w:val="00B44770"/>
    <w:rsid w:val="00B44D92"/>
    <w:rsid w:val="00B463D1"/>
    <w:rsid w:val="00B50732"/>
    <w:rsid w:val="00B52C9A"/>
    <w:rsid w:val="00B576E0"/>
    <w:rsid w:val="00B57F46"/>
    <w:rsid w:val="00B64ABF"/>
    <w:rsid w:val="00B67752"/>
    <w:rsid w:val="00B70285"/>
    <w:rsid w:val="00B70772"/>
    <w:rsid w:val="00B70AB8"/>
    <w:rsid w:val="00B80E7A"/>
    <w:rsid w:val="00B90003"/>
    <w:rsid w:val="00B93C8E"/>
    <w:rsid w:val="00B946E9"/>
    <w:rsid w:val="00B94F09"/>
    <w:rsid w:val="00B96FAD"/>
    <w:rsid w:val="00BA038B"/>
    <w:rsid w:val="00BA5934"/>
    <w:rsid w:val="00BB2151"/>
    <w:rsid w:val="00BB2480"/>
    <w:rsid w:val="00BB466C"/>
    <w:rsid w:val="00BB65F6"/>
    <w:rsid w:val="00BD0DCC"/>
    <w:rsid w:val="00BD13F9"/>
    <w:rsid w:val="00BD22B1"/>
    <w:rsid w:val="00BD3BE7"/>
    <w:rsid w:val="00BE341C"/>
    <w:rsid w:val="00BE3CF4"/>
    <w:rsid w:val="00BE4A95"/>
    <w:rsid w:val="00BE6636"/>
    <w:rsid w:val="00C05778"/>
    <w:rsid w:val="00C073B4"/>
    <w:rsid w:val="00C1215D"/>
    <w:rsid w:val="00C1469C"/>
    <w:rsid w:val="00C17D53"/>
    <w:rsid w:val="00C20840"/>
    <w:rsid w:val="00C25532"/>
    <w:rsid w:val="00C255BB"/>
    <w:rsid w:val="00C31361"/>
    <w:rsid w:val="00C32378"/>
    <w:rsid w:val="00C34595"/>
    <w:rsid w:val="00C371F8"/>
    <w:rsid w:val="00C37DBD"/>
    <w:rsid w:val="00C41196"/>
    <w:rsid w:val="00C50276"/>
    <w:rsid w:val="00C51E3A"/>
    <w:rsid w:val="00C5405E"/>
    <w:rsid w:val="00C54FDA"/>
    <w:rsid w:val="00C57A7C"/>
    <w:rsid w:val="00C63863"/>
    <w:rsid w:val="00C64819"/>
    <w:rsid w:val="00C65E16"/>
    <w:rsid w:val="00C67218"/>
    <w:rsid w:val="00C70614"/>
    <w:rsid w:val="00C71C59"/>
    <w:rsid w:val="00C740CD"/>
    <w:rsid w:val="00C81330"/>
    <w:rsid w:val="00C815DB"/>
    <w:rsid w:val="00C83AB6"/>
    <w:rsid w:val="00C851D4"/>
    <w:rsid w:val="00C9023D"/>
    <w:rsid w:val="00C91D93"/>
    <w:rsid w:val="00C93A9A"/>
    <w:rsid w:val="00C94D3B"/>
    <w:rsid w:val="00C97EF8"/>
    <w:rsid w:val="00CA019E"/>
    <w:rsid w:val="00CA24DF"/>
    <w:rsid w:val="00CA43D3"/>
    <w:rsid w:val="00CA5B68"/>
    <w:rsid w:val="00CB022A"/>
    <w:rsid w:val="00CB23FC"/>
    <w:rsid w:val="00CC19B1"/>
    <w:rsid w:val="00CC2344"/>
    <w:rsid w:val="00CC4CCD"/>
    <w:rsid w:val="00CD60C2"/>
    <w:rsid w:val="00CF1C38"/>
    <w:rsid w:val="00CF2B9F"/>
    <w:rsid w:val="00CF3ACA"/>
    <w:rsid w:val="00D02BB5"/>
    <w:rsid w:val="00D02DB4"/>
    <w:rsid w:val="00D258B7"/>
    <w:rsid w:val="00D267EF"/>
    <w:rsid w:val="00D2793C"/>
    <w:rsid w:val="00D31586"/>
    <w:rsid w:val="00D32EDA"/>
    <w:rsid w:val="00D3337C"/>
    <w:rsid w:val="00D371E9"/>
    <w:rsid w:val="00D41B2A"/>
    <w:rsid w:val="00D4549F"/>
    <w:rsid w:val="00D46C18"/>
    <w:rsid w:val="00D47404"/>
    <w:rsid w:val="00D5189F"/>
    <w:rsid w:val="00D552C6"/>
    <w:rsid w:val="00D63352"/>
    <w:rsid w:val="00D70A4A"/>
    <w:rsid w:val="00D73E90"/>
    <w:rsid w:val="00D848F0"/>
    <w:rsid w:val="00D943F5"/>
    <w:rsid w:val="00DA5401"/>
    <w:rsid w:val="00DA5E24"/>
    <w:rsid w:val="00DA79AA"/>
    <w:rsid w:val="00DB3E54"/>
    <w:rsid w:val="00DB4FC6"/>
    <w:rsid w:val="00DC381E"/>
    <w:rsid w:val="00DC5059"/>
    <w:rsid w:val="00DC7DF2"/>
    <w:rsid w:val="00DD4763"/>
    <w:rsid w:val="00DD4AC2"/>
    <w:rsid w:val="00DF01F6"/>
    <w:rsid w:val="00DF3E8F"/>
    <w:rsid w:val="00DF7FED"/>
    <w:rsid w:val="00E15751"/>
    <w:rsid w:val="00E17F0A"/>
    <w:rsid w:val="00E215EB"/>
    <w:rsid w:val="00E30030"/>
    <w:rsid w:val="00E42F6C"/>
    <w:rsid w:val="00E47AAE"/>
    <w:rsid w:val="00E61F56"/>
    <w:rsid w:val="00E630F0"/>
    <w:rsid w:val="00E71539"/>
    <w:rsid w:val="00E77E76"/>
    <w:rsid w:val="00E84C65"/>
    <w:rsid w:val="00E870F3"/>
    <w:rsid w:val="00E87B67"/>
    <w:rsid w:val="00E900E9"/>
    <w:rsid w:val="00E97EC9"/>
    <w:rsid w:val="00E97ECC"/>
    <w:rsid w:val="00EA195C"/>
    <w:rsid w:val="00EB1A84"/>
    <w:rsid w:val="00EB3B38"/>
    <w:rsid w:val="00EC7530"/>
    <w:rsid w:val="00ED04AA"/>
    <w:rsid w:val="00EE0A20"/>
    <w:rsid w:val="00EE6593"/>
    <w:rsid w:val="00EF786C"/>
    <w:rsid w:val="00F02081"/>
    <w:rsid w:val="00F051C7"/>
    <w:rsid w:val="00F06C82"/>
    <w:rsid w:val="00F10AB6"/>
    <w:rsid w:val="00F24198"/>
    <w:rsid w:val="00F24AC9"/>
    <w:rsid w:val="00F25DD4"/>
    <w:rsid w:val="00F30B27"/>
    <w:rsid w:val="00F40FA7"/>
    <w:rsid w:val="00F52F2C"/>
    <w:rsid w:val="00F577AB"/>
    <w:rsid w:val="00F62F77"/>
    <w:rsid w:val="00F636E3"/>
    <w:rsid w:val="00F65B66"/>
    <w:rsid w:val="00F65E84"/>
    <w:rsid w:val="00F66702"/>
    <w:rsid w:val="00F75E4D"/>
    <w:rsid w:val="00F76390"/>
    <w:rsid w:val="00F779FC"/>
    <w:rsid w:val="00F85257"/>
    <w:rsid w:val="00F94D83"/>
    <w:rsid w:val="00F94EDE"/>
    <w:rsid w:val="00F97454"/>
    <w:rsid w:val="00FA406C"/>
    <w:rsid w:val="00FA5A36"/>
    <w:rsid w:val="00FA7A11"/>
    <w:rsid w:val="00FB217F"/>
    <w:rsid w:val="00FC134F"/>
    <w:rsid w:val="00FC2C7D"/>
    <w:rsid w:val="00FC4919"/>
    <w:rsid w:val="00FC589C"/>
    <w:rsid w:val="00FC65FF"/>
    <w:rsid w:val="00FC6A55"/>
    <w:rsid w:val="00FD2E04"/>
    <w:rsid w:val="00FD7234"/>
    <w:rsid w:val="00FE0872"/>
    <w:rsid w:val="00FE6B4F"/>
    <w:rsid w:val="00FF056E"/>
    <w:rsid w:val="00FF4B7B"/>
    <w:rsid w:val="00FF4D38"/>
    <w:rsid w:val="00FF7D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7BA1B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3696"/>
    <w:rPr>
      <w:color w:val="0000FF" w:themeColor="hyperlink"/>
      <w:u w:val="single"/>
    </w:rPr>
  </w:style>
  <w:style w:type="character" w:styleId="CommentReference">
    <w:name w:val="annotation reference"/>
    <w:basedOn w:val="DefaultParagraphFont"/>
    <w:uiPriority w:val="99"/>
    <w:semiHidden/>
    <w:unhideWhenUsed/>
    <w:rsid w:val="00C9023D"/>
    <w:rPr>
      <w:sz w:val="18"/>
      <w:szCs w:val="18"/>
    </w:rPr>
  </w:style>
  <w:style w:type="paragraph" w:styleId="CommentText">
    <w:name w:val="annotation text"/>
    <w:basedOn w:val="Normal"/>
    <w:link w:val="CommentTextChar"/>
    <w:uiPriority w:val="99"/>
    <w:semiHidden/>
    <w:unhideWhenUsed/>
    <w:rsid w:val="00C9023D"/>
    <w:pPr>
      <w:spacing w:after="160"/>
    </w:pPr>
    <w:rPr>
      <w:rFonts w:ascii="Times New Roman" w:eastAsiaTheme="minorHAnsi" w:hAnsi="Times New Roman"/>
    </w:rPr>
  </w:style>
  <w:style w:type="character" w:customStyle="1" w:styleId="CommentTextChar">
    <w:name w:val="Comment Text Char"/>
    <w:basedOn w:val="DefaultParagraphFont"/>
    <w:link w:val="CommentText"/>
    <w:uiPriority w:val="99"/>
    <w:semiHidden/>
    <w:rsid w:val="00C9023D"/>
    <w:rPr>
      <w:rFonts w:ascii="Times New Roman" w:eastAsiaTheme="minorHAnsi" w:hAnsi="Times New Roman"/>
    </w:rPr>
  </w:style>
  <w:style w:type="paragraph" w:styleId="BalloonText">
    <w:name w:val="Balloon Text"/>
    <w:basedOn w:val="Normal"/>
    <w:link w:val="BalloonTextChar"/>
    <w:uiPriority w:val="99"/>
    <w:semiHidden/>
    <w:unhideWhenUsed/>
    <w:rsid w:val="00C902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023D"/>
    <w:rPr>
      <w:rFonts w:ascii="Lucida Grande" w:hAnsi="Lucida Grande" w:cs="Lucida Grande"/>
      <w:sz w:val="18"/>
      <w:szCs w:val="18"/>
    </w:rPr>
  </w:style>
  <w:style w:type="table" w:styleId="TableGrid">
    <w:name w:val="Table Grid"/>
    <w:basedOn w:val="TableNormal"/>
    <w:uiPriority w:val="59"/>
    <w:rsid w:val="009D0D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F056E"/>
    <w:pPr>
      <w:ind w:left="720"/>
      <w:contextualSpacing/>
    </w:pPr>
  </w:style>
  <w:style w:type="paragraph" w:customStyle="1" w:styleId="EndNoteBibliographyTitle">
    <w:name w:val="EndNote Bibliography Title"/>
    <w:basedOn w:val="Normal"/>
    <w:rsid w:val="002078ED"/>
    <w:pPr>
      <w:jc w:val="center"/>
    </w:pPr>
    <w:rPr>
      <w:rFonts w:ascii="Cambria" w:hAnsi="Cambria"/>
    </w:rPr>
  </w:style>
  <w:style w:type="paragraph" w:customStyle="1" w:styleId="EndNoteBibliography">
    <w:name w:val="EndNote Bibliography"/>
    <w:basedOn w:val="Normal"/>
    <w:rsid w:val="002078ED"/>
    <w:rPr>
      <w:rFonts w:ascii="Cambria" w:hAnsi="Cambria"/>
    </w:rPr>
  </w:style>
  <w:style w:type="paragraph" w:styleId="Footer">
    <w:name w:val="footer"/>
    <w:basedOn w:val="Normal"/>
    <w:link w:val="FooterChar"/>
    <w:uiPriority w:val="99"/>
    <w:unhideWhenUsed/>
    <w:rsid w:val="003C08F8"/>
    <w:pPr>
      <w:tabs>
        <w:tab w:val="center" w:pos="4320"/>
        <w:tab w:val="right" w:pos="8640"/>
      </w:tabs>
    </w:pPr>
  </w:style>
  <w:style w:type="character" w:customStyle="1" w:styleId="FooterChar">
    <w:name w:val="Footer Char"/>
    <w:basedOn w:val="DefaultParagraphFont"/>
    <w:link w:val="Footer"/>
    <w:uiPriority w:val="99"/>
    <w:rsid w:val="003C08F8"/>
  </w:style>
  <w:style w:type="character" w:styleId="PageNumber">
    <w:name w:val="page number"/>
    <w:basedOn w:val="DefaultParagraphFont"/>
    <w:uiPriority w:val="99"/>
    <w:semiHidden/>
    <w:unhideWhenUsed/>
    <w:rsid w:val="003C08F8"/>
  </w:style>
  <w:style w:type="paragraph" w:styleId="CommentSubject">
    <w:name w:val="annotation subject"/>
    <w:basedOn w:val="CommentText"/>
    <w:next w:val="CommentText"/>
    <w:link w:val="CommentSubjectChar"/>
    <w:uiPriority w:val="99"/>
    <w:semiHidden/>
    <w:unhideWhenUsed/>
    <w:rsid w:val="004954BF"/>
    <w:pPr>
      <w:spacing w:after="0"/>
    </w:pPr>
    <w:rPr>
      <w:rFonts w:asciiTheme="minorHAnsi" w:eastAsiaTheme="minorEastAsia" w:hAnsiTheme="minorHAnsi"/>
      <w:b/>
      <w:bCs/>
      <w:sz w:val="20"/>
      <w:szCs w:val="20"/>
    </w:rPr>
  </w:style>
  <w:style w:type="character" w:customStyle="1" w:styleId="CommentSubjectChar">
    <w:name w:val="Comment Subject Char"/>
    <w:basedOn w:val="CommentTextChar"/>
    <w:link w:val="CommentSubject"/>
    <w:uiPriority w:val="99"/>
    <w:semiHidden/>
    <w:rsid w:val="004954BF"/>
    <w:rPr>
      <w:rFonts w:ascii="Times New Roman" w:eastAsiaTheme="minorHAnsi" w:hAnsi="Times New Roman"/>
      <w:b/>
      <w:bCs/>
      <w:sz w:val="20"/>
      <w:szCs w:val="20"/>
    </w:rPr>
  </w:style>
  <w:style w:type="paragraph" w:styleId="Header">
    <w:name w:val="header"/>
    <w:basedOn w:val="Normal"/>
    <w:link w:val="HeaderChar"/>
    <w:uiPriority w:val="99"/>
    <w:unhideWhenUsed/>
    <w:rsid w:val="003E6C68"/>
    <w:pPr>
      <w:tabs>
        <w:tab w:val="center" w:pos="4320"/>
        <w:tab w:val="right" w:pos="8640"/>
      </w:tabs>
    </w:pPr>
  </w:style>
  <w:style w:type="character" w:customStyle="1" w:styleId="HeaderChar">
    <w:name w:val="Header Char"/>
    <w:basedOn w:val="DefaultParagraphFont"/>
    <w:link w:val="Header"/>
    <w:uiPriority w:val="99"/>
    <w:rsid w:val="003E6C6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3696"/>
    <w:rPr>
      <w:color w:val="0000FF" w:themeColor="hyperlink"/>
      <w:u w:val="single"/>
    </w:rPr>
  </w:style>
  <w:style w:type="character" w:styleId="CommentReference">
    <w:name w:val="annotation reference"/>
    <w:basedOn w:val="DefaultParagraphFont"/>
    <w:uiPriority w:val="99"/>
    <w:semiHidden/>
    <w:unhideWhenUsed/>
    <w:rsid w:val="00C9023D"/>
    <w:rPr>
      <w:sz w:val="18"/>
      <w:szCs w:val="18"/>
    </w:rPr>
  </w:style>
  <w:style w:type="paragraph" w:styleId="CommentText">
    <w:name w:val="annotation text"/>
    <w:basedOn w:val="Normal"/>
    <w:link w:val="CommentTextChar"/>
    <w:uiPriority w:val="99"/>
    <w:semiHidden/>
    <w:unhideWhenUsed/>
    <w:rsid w:val="00C9023D"/>
    <w:pPr>
      <w:spacing w:after="160"/>
    </w:pPr>
    <w:rPr>
      <w:rFonts w:ascii="Times New Roman" w:eastAsiaTheme="minorHAnsi" w:hAnsi="Times New Roman"/>
    </w:rPr>
  </w:style>
  <w:style w:type="character" w:customStyle="1" w:styleId="CommentTextChar">
    <w:name w:val="Comment Text Char"/>
    <w:basedOn w:val="DefaultParagraphFont"/>
    <w:link w:val="CommentText"/>
    <w:uiPriority w:val="99"/>
    <w:semiHidden/>
    <w:rsid w:val="00C9023D"/>
    <w:rPr>
      <w:rFonts w:ascii="Times New Roman" w:eastAsiaTheme="minorHAnsi" w:hAnsi="Times New Roman"/>
    </w:rPr>
  </w:style>
  <w:style w:type="paragraph" w:styleId="BalloonText">
    <w:name w:val="Balloon Text"/>
    <w:basedOn w:val="Normal"/>
    <w:link w:val="BalloonTextChar"/>
    <w:uiPriority w:val="99"/>
    <w:semiHidden/>
    <w:unhideWhenUsed/>
    <w:rsid w:val="00C902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023D"/>
    <w:rPr>
      <w:rFonts w:ascii="Lucida Grande" w:hAnsi="Lucida Grande" w:cs="Lucida Grande"/>
      <w:sz w:val="18"/>
      <w:szCs w:val="18"/>
    </w:rPr>
  </w:style>
  <w:style w:type="table" w:styleId="TableGrid">
    <w:name w:val="Table Grid"/>
    <w:basedOn w:val="TableNormal"/>
    <w:uiPriority w:val="59"/>
    <w:rsid w:val="009D0D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F056E"/>
    <w:pPr>
      <w:ind w:left="720"/>
      <w:contextualSpacing/>
    </w:pPr>
  </w:style>
  <w:style w:type="paragraph" w:customStyle="1" w:styleId="EndNoteBibliographyTitle">
    <w:name w:val="EndNote Bibliography Title"/>
    <w:basedOn w:val="Normal"/>
    <w:rsid w:val="002078ED"/>
    <w:pPr>
      <w:jc w:val="center"/>
    </w:pPr>
    <w:rPr>
      <w:rFonts w:ascii="Cambria" w:hAnsi="Cambria"/>
    </w:rPr>
  </w:style>
  <w:style w:type="paragraph" w:customStyle="1" w:styleId="EndNoteBibliography">
    <w:name w:val="EndNote Bibliography"/>
    <w:basedOn w:val="Normal"/>
    <w:rsid w:val="002078ED"/>
    <w:rPr>
      <w:rFonts w:ascii="Cambria" w:hAnsi="Cambria"/>
    </w:rPr>
  </w:style>
  <w:style w:type="paragraph" w:styleId="Footer">
    <w:name w:val="footer"/>
    <w:basedOn w:val="Normal"/>
    <w:link w:val="FooterChar"/>
    <w:uiPriority w:val="99"/>
    <w:unhideWhenUsed/>
    <w:rsid w:val="003C08F8"/>
    <w:pPr>
      <w:tabs>
        <w:tab w:val="center" w:pos="4320"/>
        <w:tab w:val="right" w:pos="8640"/>
      </w:tabs>
    </w:pPr>
  </w:style>
  <w:style w:type="character" w:customStyle="1" w:styleId="FooterChar">
    <w:name w:val="Footer Char"/>
    <w:basedOn w:val="DefaultParagraphFont"/>
    <w:link w:val="Footer"/>
    <w:uiPriority w:val="99"/>
    <w:rsid w:val="003C08F8"/>
  </w:style>
  <w:style w:type="character" w:styleId="PageNumber">
    <w:name w:val="page number"/>
    <w:basedOn w:val="DefaultParagraphFont"/>
    <w:uiPriority w:val="99"/>
    <w:semiHidden/>
    <w:unhideWhenUsed/>
    <w:rsid w:val="003C08F8"/>
  </w:style>
  <w:style w:type="paragraph" w:styleId="CommentSubject">
    <w:name w:val="annotation subject"/>
    <w:basedOn w:val="CommentText"/>
    <w:next w:val="CommentText"/>
    <w:link w:val="CommentSubjectChar"/>
    <w:uiPriority w:val="99"/>
    <w:semiHidden/>
    <w:unhideWhenUsed/>
    <w:rsid w:val="004954BF"/>
    <w:pPr>
      <w:spacing w:after="0"/>
    </w:pPr>
    <w:rPr>
      <w:rFonts w:asciiTheme="minorHAnsi" w:eastAsiaTheme="minorEastAsia" w:hAnsiTheme="minorHAnsi"/>
      <w:b/>
      <w:bCs/>
      <w:sz w:val="20"/>
      <w:szCs w:val="20"/>
    </w:rPr>
  </w:style>
  <w:style w:type="character" w:customStyle="1" w:styleId="CommentSubjectChar">
    <w:name w:val="Comment Subject Char"/>
    <w:basedOn w:val="CommentTextChar"/>
    <w:link w:val="CommentSubject"/>
    <w:uiPriority w:val="99"/>
    <w:semiHidden/>
    <w:rsid w:val="004954BF"/>
    <w:rPr>
      <w:rFonts w:ascii="Times New Roman" w:eastAsiaTheme="minorHAnsi" w:hAnsi="Times New Roman"/>
      <w:b/>
      <w:bCs/>
      <w:sz w:val="20"/>
      <w:szCs w:val="20"/>
    </w:rPr>
  </w:style>
  <w:style w:type="paragraph" w:styleId="Header">
    <w:name w:val="header"/>
    <w:basedOn w:val="Normal"/>
    <w:link w:val="HeaderChar"/>
    <w:uiPriority w:val="99"/>
    <w:unhideWhenUsed/>
    <w:rsid w:val="003E6C68"/>
    <w:pPr>
      <w:tabs>
        <w:tab w:val="center" w:pos="4320"/>
        <w:tab w:val="right" w:pos="8640"/>
      </w:tabs>
    </w:pPr>
  </w:style>
  <w:style w:type="character" w:customStyle="1" w:styleId="HeaderChar">
    <w:name w:val="Header Char"/>
    <w:basedOn w:val="DefaultParagraphFont"/>
    <w:link w:val="Header"/>
    <w:uiPriority w:val="99"/>
    <w:rsid w:val="003E6C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281805">
      <w:bodyDiv w:val="1"/>
      <w:marLeft w:val="0"/>
      <w:marRight w:val="0"/>
      <w:marTop w:val="0"/>
      <w:marBottom w:val="0"/>
      <w:divBdr>
        <w:top w:val="none" w:sz="0" w:space="0" w:color="auto"/>
        <w:left w:val="none" w:sz="0" w:space="0" w:color="auto"/>
        <w:bottom w:val="none" w:sz="0" w:space="0" w:color="auto"/>
        <w:right w:val="none" w:sz="0" w:space="0" w:color="auto"/>
      </w:divBdr>
    </w:div>
    <w:div w:id="292173322">
      <w:bodyDiv w:val="1"/>
      <w:marLeft w:val="0"/>
      <w:marRight w:val="0"/>
      <w:marTop w:val="0"/>
      <w:marBottom w:val="0"/>
      <w:divBdr>
        <w:top w:val="none" w:sz="0" w:space="0" w:color="auto"/>
        <w:left w:val="none" w:sz="0" w:space="0" w:color="auto"/>
        <w:bottom w:val="none" w:sz="0" w:space="0" w:color="auto"/>
        <w:right w:val="none" w:sz="0" w:space="0" w:color="auto"/>
      </w:divBdr>
    </w:div>
    <w:div w:id="518740292">
      <w:bodyDiv w:val="1"/>
      <w:marLeft w:val="0"/>
      <w:marRight w:val="0"/>
      <w:marTop w:val="0"/>
      <w:marBottom w:val="0"/>
      <w:divBdr>
        <w:top w:val="none" w:sz="0" w:space="0" w:color="auto"/>
        <w:left w:val="none" w:sz="0" w:space="0" w:color="auto"/>
        <w:bottom w:val="none" w:sz="0" w:space="0" w:color="auto"/>
        <w:right w:val="none" w:sz="0" w:space="0" w:color="auto"/>
      </w:divBdr>
    </w:div>
    <w:div w:id="1376924305">
      <w:bodyDiv w:val="1"/>
      <w:marLeft w:val="0"/>
      <w:marRight w:val="0"/>
      <w:marTop w:val="0"/>
      <w:marBottom w:val="0"/>
      <w:divBdr>
        <w:top w:val="none" w:sz="0" w:space="0" w:color="auto"/>
        <w:left w:val="none" w:sz="0" w:space="0" w:color="auto"/>
        <w:bottom w:val="none" w:sz="0" w:space="0" w:color="auto"/>
        <w:right w:val="none" w:sz="0" w:space="0" w:color="auto"/>
      </w:divBdr>
    </w:div>
    <w:div w:id="209029966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28</Pages>
  <Words>12098</Words>
  <Characters>68962</Characters>
  <Application>Microsoft Macintosh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D'Silva</dc:creator>
  <cp:keywords/>
  <dc:description/>
  <cp:lastModifiedBy>Andrew D'Silva</cp:lastModifiedBy>
  <cp:revision>12</cp:revision>
  <dcterms:created xsi:type="dcterms:W3CDTF">2016-09-13T21:28:00Z</dcterms:created>
  <dcterms:modified xsi:type="dcterms:W3CDTF">2016-11-18T08:56:00Z</dcterms:modified>
</cp:coreProperties>
</file>